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D08E90" w14:textId="77777777" w:rsidR="000D2091" w:rsidRDefault="000D2091" w:rsidP="000D2091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>Supplementary 1</w:t>
      </w:r>
    </w:p>
    <w:p w14:paraId="438959FC" w14:textId="38F9DACB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50AC99E" w14:textId="03292AE2" w:rsidR="000D2091" w:rsidRDefault="000D2091" w:rsidP="000D2091">
      <w:pPr>
        <w:rPr>
          <w:rFonts w:ascii="Arial" w:hAnsi="Arial" w:cs="Arial"/>
          <w:bCs/>
          <w:color w:val="000000" w:themeColor="text1"/>
          <w:sz w:val="22"/>
          <w:szCs w:val="22"/>
        </w:rPr>
      </w:pPr>
      <w:r w:rsidRPr="000D2091">
        <w:rPr>
          <w:rFonts w:ascii="Arial" w:hAnsi="Arial" w:cs="Arial"/>
          <w:bCs/>
          <w:color w:val="000000" w:themeColor="text1"/>
          <w:sz w:val="22"/>
          <w:szCs w:val="22"/>
        </w:rPr>
        <w:t>Weighting each objective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 in six dimensions adopted from </w:t>
      </w:r>
      <w:r w:rsidRPr="00D1676A">
        <w:rPr>
          <w:rFonts w:ascii="Arial" w:hAnsi="Arial" w:cs="Arial"/>
          <w:bCs/>
          <w:color w:val="000000" w:themeColor="text1"/>
          <w:sz w:val="22"/>
          <w:szCs w:val="22"/>
        </w:rPr>
        <w:fldChar w:fldCharType="begin" w:fldLock="1"/>
      </w:r>
      <w:r>
        <w:rPr>
          <w:rFonts w:ascii="Arial" w:hAnsi="Arial" w:cs="Arial"/>
          <w:bCs/>
          <w:color w:val="000000" w:themeColor="text1"/>
          <w:sz w:val="22"/>
          <w:szCs w:val="22"/>
        </w:rPr>
        <w:instrText>ADDIN CSL_CITATION {"citationItems":[{"id":"ITEM-1","itemData":{"author":[{"dropping-particle":"","family":"Villeneuve","given":"C.","non-dropping-particle":"","parse-names":false,"suffix":""},{"dropping-particle":"","family":"Riffon","given":"O.","non-dropping-particle":"","parse-names":false,"suffix":""}],"id":"ITEM-1","issued":{"date-parts":[["2012"]]},"title":"How to realise a sustainable development analysis? Chair on Eco- evaluation grid. Département des sciences fondamentales. Université du Québec, Canada.","type":"report"},"uris":["http://www.mendeley.com/documents/?uuid=7dcbe244-c3e6-4aae-aa03-3cbea15ebe66"]}],"mendeley":{"formattedCitation":"(Villeneuve and Riffon, 2012)","manualFormatting":"Villeneuve and Riffon (2012)","plainTextFormattedCitation":"(Villeneuve and Riffon, 2012)","previouslyFormattedCitation":"(Villeneuve and Riffon, 2012)"},"properties":{"noteIndex":0},"schema":"https://github.com/citation-style-language/schema/raw/master/csl-citation.json"}</w:instrText>
      </w:r>
      <w:r w:rsidRPr="00D1676A">
        <w:rPr>
          <w:rFonts w:ascii="Arial" w:hAnsi="Arial" w:cs="Arial"/>
          <w:bCs/>
          <w:color w:val="000000" w:themeColor="text1"/>
          <w:sz w:val="22"/>
          <w:szCs w:val="22"/>
        </w:rPr>
        <w:fldChar w:fldCharType="separate"/>
      </w:r>
      <w:r w:rsidRPr="00D1676A">
        <w:rPr>
          <w:rFonts w:ascii="Arial" w:hAnsi="Arial" w:cs="Arial"/>
          <w:bCs/>
          <w:noProof/>
          <w:color w:val="000000" w:themeColor="text1"/>
          <w:sz w:val="22"/>
          <w:szCs w:val="22"/>
        </w:rPr>
        <w:t>Villeneuve and Riffon</w:t>
      </w:r>
      <w:r>
        <w:rPr>
          <w:rFonts w:ascii="Arial" w:hAnsi="Arial" w:cs="Arial"/>
          <w:bCs/>
          <w:noProof/>
          <w:color w:val="000000" w:themeColor="text1"/>
          <w:sz w:val="22"/>
          <w:szCs w:val="22"/>
        </w:rPr>
        <w:t xml:space="preserve"> (</w:t>
      </w:r>
      <w:r w:rsidRPr="00D1676A">
        <w:rPr>
          <w:rFonts w:ascii="Arial" w:hAnsi="Arial" w:cs="Arial"/>
          <w:bCs/>
          <w:noProof/>
          <w:color w:val="000000" w:themeColor="text1"/>
          <w:sz w:val="22"/>
          <w:szCs w:val="22"/>
        </w:rPr>
        <w:t>2012)</w:t>
      </w:r>
      <w:r w:rsidRPr="00D1676A">
        <w:rPr>
          <w:rFonts w:ascii="Arial" w:hAnsi="Arial" w:cs="Arial"/>
          <w:bCs/>
          <w:color w:val="000000" w:themeColor="text1"/>
          <w:sz w:val="22"/>
          <w:szCs w:val="22"/>
        </w:rPr>
        <w:fldChar w:fldCharType="end"/>
      </w:r>
    </w:p>
    <w:p w14:paraId="49730717" w14:textId="5CE3DC4A" w:rsidR="000D2091" w:rsidRDefault="000D2091" w:rsidP="000D2091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8"/>
        <w:gridCol w:w="7172"/>
      </w:tblGrid>
      <w:tr w:rsidR="000D2091" w14:paraId="3368B6A2" w14:textId="77777777" w:rsidTr="000D2091">
        <w:tc>
          <w:tcPr>
            <w:tcW w:w="1838" w:type="dxa"/>
            <w:tcBorders>
              <w:top w:val="single" w:sz="4" w:space="0" w:color="auto"/>
              <w:bottom w:val="single" w:sz="4" w:space="0" w:color="auto"/>
            </w:tcBorders>
          </w:tcPr>
          <w:p w14:paraId="13E5519D" w14:textId="51309B31" w:rsidR="000D2091" w:rsidRDefault="000D2091" w:rsidP="000D2091">
            <w:pPr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Weighing value</w:t>
            </w:r>
          </w:p>
        </w:tc>
        <w:tc>
          <w:tcPr>
            <w:tcW w:w="7172" w:type="dxa"/>
            <w:tcBorders>
              <w:top w:val="single" w:sz="4" w:space="0" w:color="auto"/>
              <w:bottom w:val="single" w:sz="4" w:space="0" w:color="auto"/>
            </w:tcBorders>
          </w:tcPr>
          <w:p w14:paraId="5F78ABEE" w14:textId="23606640" w:rsidR="000D2091" w:rsidRDefault="000D2091" w:rsidP="000D2091">
            <w:pPr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Description</w:t>
            </w:r>
          </w:p>
        </w:tc>
      </w:tr>
      <w:tr w:rsidR="000D2091" w14:paraId="1E2C686C" w14:textId="77777777" w:rsidTr="000D2091">
        <w:tc>
          <w:tcPr>
            <w:tcW w:w="1838" w:type="dxa"/>
            <w:tcBorders>
              <w:top w:val="single" w:sz="4" w:space="0" w:color="auto"/>
            </w:tcBorders>
          </w:tcPr>
          <w:p w14:paraId="53333147" w14:textId="443F6FF4" w:rsidR="000D2091" w:rsidRDefault="000D2091" w:rsidP="000D2091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7172" w:type="dxa"/>
            <w:tcBorders>
              <w:top w:val="single" w:sz="4" w:space="0" w:color="auto"/>
            </w:tcBorders>
          </w:tcPr>
          <w:p w14:paraId="6DF6551F" w14:textId="6CB32E5E" w:rsidR="000D2091" w:rsidRDefault="000D2091" w:rsidP="000D2091">
            <w:pPr>
              <w:jc w:val="both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0D2091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0D2091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Desirable objective: Achieving this objective is deemed unimportant, or it has low value to </w:t>
            </w:r>
            <w:proofErr w:type="spellStart"/>
            <w:r w:rsidRPr="000D2091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fulfill</w:t>
            </w:r>
            <w:proofErr w:type="spellEnd"/>
            <w:r w:rsidRPr="000D2091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 identified needs</w:t>
            </w:r>
          </w:p>
        </w:tc>
      </w:tr>
      <w:tr w:rsidR="000D2091" w14:paraId="50310665" w14:textId="77777777" w:rsidTr="000D2091">
        <w:tc>
          <w:tcPr>
            <w:tcW w:w="1838" w:type="dxa"/>
          </w:tcPr>
          <w:p w14:paraId="28AEA8EA" w14:textId="50B6C127" w:rsidR="000D2091" w:rsidRDefault="000D2091" w:rsidP="000D2091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7172" w:type="dxa"/>
          </w:tcPr>
          <w:p w14:paraId="4F92DCE4" w14:textId="7AE23091" w:rsidR="000D2091" w:rsidRDefault="000D2091" w:rsidP="000D2091">
            <w:pPr>
              <w:jc w:val="both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0D2091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0D2091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Important objective: Achieving this objective is deemed important but is not directly associated with identified needs regarding the </w:t>
            </w:r>
            <w:r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project</w:t>
            </w:r>
          </w:p>
        </w:tc>
      </w:tr>
      <w:tr w:rsidR="000D2091" w14:paraId="408B61BE" w14:textId="77777777" w:rsidTr="000D2091">
        <w:tc>
          <w:tcPr>
            <w:tcW w:w="1838" w:type="dxa"/>
          </w:tcPr>
          <w:p w14:paraId="03CF3C4B" w14:textId="0E1CC306" w:rsidR="000D2091" w:rsidRDefault="000D2091" w:rsidP="000D2091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7172" w:type="dxa"/>
          </w:tcPr>
          <w:p w14:paraId="4048B66E" w14:textId="31B34FEE" w:rsidR="000D2091" w:rsidRDefault="000D2091" w:rsidP="000D2091">
            <w:pPr>
              <w:jc w:val="both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0D2091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0D2091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Essential objective: Achieving this objective is deemed essential and will contribute directly to the satisfaction of identified needs. It is considered essential to the success of the</w:t>
            </w:r>
            <w:r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 project</w:t>
            </w:r>
          </w:p>
        </w:tc>
      </w:tr>
    </w:tbl>
    <w:p w14:paraId="2C86E20B" w14:textId="77777777" w:rsidR="000D2091" w:rsidRDefault="000D2091" w:rsidP="000D2091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824BC1C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499442DB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B6D7DC3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5D4FC7D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0153667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E649683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4D7175D8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053FA75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495A28E4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4442357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6366C66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FD3F7F0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F21B402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0F07979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7604700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8527B70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D79DA1A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  <w:bookmarkStart w:id="0" w:name="_GoBack"/>
      <w:bookmarkEnd w:id="0"/>
    </w:p>
    <w:p w14:paraId="4EEE5AA1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BB3CA45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07E7FB7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525E62A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EE7B918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3A61B6C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14A7346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0F3CD73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6B6EB58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5E9AC53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BD86A8E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19ED25F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E932721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D31F8B7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886E315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98EAE7B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68A8B3F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EB2981F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C3A672F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5613E9B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4D2FD2E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0C2C017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09F55E8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7C92D21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CFAF348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FF2C27D" w14:textId="51C7DA0C" w:rsidR="005E76F8" w:rsidRDefault="005E76F8" w:rsidP="005E76F8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lastRenderedPageBreak/>
        <w:t>Supplementary 2</w:t>
      </w:r>
    </w:p>
    <w:p w14:paraId="7B04E05D" w14:textId="0520401B" w:rsidR="005E76F8" w:rsidRDefault="005E76F8" w:rsidP="005E76F8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4319114A" w14:textId="12D50A23" w:rsidR="005E76F8" w:rsidRDefault="005E76F8" w:rsidP="005E76F8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Evaluation values reflects the </w:t>
      </w:r>
      <w:r w:rsidRPr="005E76F8">
        <w:rPr>
          <w:rFonts w:ascii="Calibri" w:hAnsi="Calibri" w:cs="Calibri"/>
          <w:bCs/>
          <w:color w:val="000000" w:themeColor="text1"/>
          <w:sz w:val="22"/>
          <w:szCs w:val="22"/>
        </w:rPr>
        <w:t>﻿</w:t>
      </w:r>
      <w:r w:rsidRPr="005E76F8">
        <w:rPr>
          <w:rFonts w:ascii="Arial" w:hAnsi="Arial" w:cs="Arial"/>
          <w:bCs/>
          <w:color w:val="000000" w:themeColor="text1"/>
          <w:sz w:val="22"/>
          <w:szCs w:val="22"/>
        </w:rPr>
        <w:t>performance of a given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 project based on </w:t>
      </w:r>
      <w:r w:rsidRPr="00D1676A">
        <w:rPr>
          <w:rFonts w:ascii="Arial" w:hAnsi="Arial" w:cs="Arial"/>
          <w:bCs/>
          <w:color w:val="000000" w:themeColor="text1"/>
          <w:sz w:val="22"/>
          <w:szCs w:val="22"/>
        </w:rPr>
        <w:fldChar w:fldCharType="begin" w:fldLock="1"/>
      </w:r>
      <w:r>
        <w:rPr>
          <w:rFonts w:ascii="Arial" w:hAnsi="Arial" w:cs="Arial"/>
          <w:bCs/>
          <w:color w:val="000000" w:themeColor="text1"/>
          <w:sz w:val="22"/>
          <w:szCs w:val="22"/>
        </w:rPr>
        <w:instrText>ADDIN CSL_CITATION {"citationItems":[{"id":"ITEM-1","itemData":{"author":[{"dropping-particle":"","family":"Villeneuve","given":"C.","non-dropping-particle":"","parse-names":false,"suffix":""},{"dropping-particle":"","family":"Riffon","given":"O.","non-dropping-particle":"","parse-names":false,"suffix":""}],"id":"ITEM-1","issued":{"date-parts":[["2012"]]},"title":"How to realise a sustainable development analysis? Chair on Eco- evaluation grid. Département des sciences fondamentales. Université du Québec, Canada.","type":"report"},"uris":["http://www.mendeley.com/documents/?uuid=7dcbe244-c3e6-4aae-aa03-3cbea15ebe66"]}],"mendeley":{"formattedCitation":"(Villeneuve and Riffon, 2012)","manualFormatting":"Villeneuve and Riffon (2012)","plainTextFormattedCitation":"(Villeneuve and Riffon, 2012)","previouslyFormattedCitation":"(Villeneuve and Riffon, 2012)"},"properties":{"noteIndex":0},"schema":"https://github.com/citation-style-language/schema/raw/master/csl-citation.json"}</w:instrText>
      </w:r>
      <w:r w:rsidRPr="00D1676A">
        <w:rPr>
          <w:rFonts w:ascii="Arial" w:hAnsi="Arial" w:cs="Arial"/>
          <w:bCs/>
          <w:color w:val="000000" w:themeColor="text1"/>
          <w:sz w:val="22"/>
          <w:szCs w:val="22"/>
        </w:rPr>
        <w:fldChar w:fldCharType="separate"/>
      </w:r>
      <w:r w:rsidRPr="00D1676A">
        <w:rPr>
          <w:rFonts w:ascii="Arial" w:hAnsi="Arial" w:cs="Arial"/>
          <w:bCs/>
          <w:noProof/>
          <w:color w:val="000000" w:themeColor="text1"/>
          <w:sz w:val="22"/>
          <w:szCs w:val="22"/>
        </w:rPr>
        <w:t>Villeneuve and Riffon</w:t>
      </w:r>
      <w:r>
        <w:rPr>
          <w:rFonts w:ascii="Arial" w:hAnsi="Arial" w:cs="Arial"/>
          <w:bCs/>
          <w:noProof/>
          <w:color w:val="000000" w:themeColor="text1"/>
          <w:sz w:val="22"/>
          <w:szCs w:val="22"/>
        </w:rPr>
        <w:t xml:space="preserve"> (</w:t>
      </w:r>
      <w:r w:rsidRPr="00D1676A">
        <w:rPr>
          <w:rFonts w:ascii="Arial" w:hAnsi="Arial" w:cs="Arial"/>
          <w:bCs/>
          <w:noProof/>
          <w:color w:val="000000" w:themeColor="text1"/>
          <w:sz w:val="22"/>
          <w:szCs w:val="22"/>
        </w:rPr>
        <w:t>2012)</w:t>
      </w:r>
      <w:r w:rsidRPr="00D1676A">
        <w:rPr>
          <w:rFonts w:ascii="Arial" w:hAnsi="Arial" w:cs="Arial"/>
          <w:bCs/>
          <w:color w:val="000000" w:themeColor="text1"/>
          <w:sz w:val="22"/>
          <w:szCs w:val="22"/>
        </w:rPr>
        <w:fldChar w:fldCharType="end"/>
      </w:r>
    </w:p>
    <w:p w14:paraId="11F291F2" w14:textId="77777777" w:rsidR="005E76F8" w:rsidRDefault="005E76F8" w:rsidP="005E76F8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6888"/>
      </w:tblGrid>
      <w:tr w:rsidR="005E76F8" w:rsidRPr="005E76F8" w14:paraId="645E2C95" w14:textId="77777777" w:rsidTr="005E76F8">
        <w:tc>
          <w:tcPr>
            <w:tcW w:w="2122" w:type="dxa"/>
            <w:tcBorders>
              <w:top w:val="single" w:sz="4" w:space="0" w:color="auto"/>
              <w:bottom w:val="single" w:sz="4" w:space="0" w:color="auto"/>
            </w:tcBorders>
          </w:tcPr>
          <w:p w14:paraId="1AA81DC3" w14:textId="40F0E317" w:rsidR="005E76F8" w:rsidRPr="005E76F8" w:rsidRDefault="005E76F8" w:rsidP="005E76F8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Evaluation value</w:t>
            </w:r>
          </w:p>
        </w:tc>
        <w:tc>
          <w:tcPr>
            <w:tcW w:w="6888" w:type="dxa"/>
            <w:tcBorders>
              <w:top w:val="single" w:sz="4" w:space="0" w:color="auto"/>
              <w:bottom w:val="single" w:sz="4" w:space="0" w:color="auto"/>
            </w:tcBorders>
          </w:tcPr>
          <w:p w14:paraId="3E8A8D5E" w14:textId="368C9010" w:rsidR="005E76F8" w:rsidRPr="005E76F8" w:rsidRDefault="005E76F8" w:rsidP="005E76F8">
            <w:pPr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Description</w:t>
            </w:r>
          </w:p>
        </w:tc>
      </w:tr>
      <w:tr w:rsidR="005E76F8" w:rsidRPr="005E76F8" w14:paraId="1EDFBA47" w14:textId="77777777" w:rsidTr="005E76F8">
        <w:tc>
          <w:tcPr>
            <w:tcW w:w="2122" w:type="dxa"/>
            <w:tcBorders>
              <w:top w:val="single" w:sz="4" w:space="0" w:color="auto"/>
            </w:tcBorders>
          </w:tcPr>
          <w:p w14:paraId="0BE13D61" w14:textId="2E776B4B" w:rsidR="005E76F8" w:rsidRPr="005E76F8" w:rsidRDefault="005E76F8" w:rsidP="005E76F8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From 0% to 9%</w:t>
            </w:r>
          </w:p>
        </w:tc>
        <w:tc>
          <w:tcPr>
            <w:tcW w:w="6888" w:type="dxa"/>
            <w:tcBorders>
              <w:top w:val="single" w:sz="4" w:space="0" w:color="auto"/>
            </w:tcBorders>
          </w:tcPr>
          <w:p w14:paraId="5AFC5F45" w14:textId="04E13DA4" w:rsidR="005E76F8" w:rsidRPr="005E76F8" w:rsidRDefault="005E76F8" w:rsidP="005E76F8">
            <w:pPr>
              <w:jc w:val="both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An objective that is ignored in the project</w:t>
            </w:r>
          </w:p>
        </w:tc>
      </w:tr>
      <w:tr w:rsidR="005E76F8" w:rsidRPr="005E76F8" w14:paraId="75A7A05D" w14:textId="77777777" w:rsidTr="005E76F8">
        <w:tc>
          <w:tcPr>
            <w:tcW w:w="2122" w:type="dxa"/>
          </w:tcPr>
          <w:p w14:paraId="07F9F1F7" w14:textId="22C7E85A" w:rsidR="005E76F8" w:rsidRPr="005E76F8" w:rsidRDefault="005E76F8" w:rsidP="005E76F8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From 10% to 24%</w:t>
            </w:r>
          </w:p>
        </w:tc>
        <w:tc>
          <w:tcPr>
            <w:tcW w:w="6888" w:type="dxa"/>
          </w:tcPr>
          <w:p w14:paraId="1AC43EBD" w14:textId="14EB2C3B" w:rsidR="005E76F8" w:rsidRPr="005E76F8" w:rsidRDefault="005E76F8" w:rsidP="005E76F8">
            <w:pPr>
              <w:jc w:val="both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An objective on which the PSPP has indirect effects; that is not tied to project outcomes</w:t>
            </w:r>
          </w:p>
        </w:tc>
      </w:tr>
      <w:tr w:rsidR="005E76F8" w:rsidRPr="005E76F8" w14:paraId="2743E708" w14:textId="77777777" w:rsidTr="005E76F8">
        <w:tc>
          <w:tcPr>
            <w:tcW w:w="2122" w:type="dxa"/>
          </w:tcPr>
          <w:p w14:paraId="3AC00978" w14:textId="704D076C" w:rsidR="005E76F8" w:rsidRPr="005E76F8" w:rsidRDefault="005E76F8" w:rsidP="005E76F8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From 25% to 39%</w:t>
            </w:r>
          </w:p>
        </w:tc>
        <w:tc>
          <w:tcPr>
            <w:tcW w:w="6888" w:type="dxa"/>
          </w:tcPr>
          <w:p w14:paraId="743819D5" w14:textId="5DDEB89B" w:rsidR="005E76F8" w:rsidRPr="005E76F8" w:rsidRDefault="005E76F8" w:rsidP="005E76F8">
            <w:pPr>
              <w:jc w:val="both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An objective that is marginally addressed by the project</w:t>
            </w:r>
          </w:p>
        </w:tc>
      </w:tr>
      <w:tr w:rsidR="005E76F8" w:rsidRPr="005E76F8" w14:paraId="29AAA54D" w14:textId="77777777" w:rsidTr="005E76F8">
        <w:tc>
          <w:tcPr>
            <w:tcW w:w="2122" w:type="dxa"/>
          </w:tcPr>
          <w:p w14:paraId="7302F20C" w14:textId="7BAE79F4" w:rsidR="005E76F8" w:rsidRPr="005E76F8" w:rsidRDefault="005E76F8" w:rsidP="005E76F8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From 40% to 59%</w:t>
            </w:r>
          </w:p>
        </w:tc>
        <w:tc>
          <w:tcPr>
            <w:tcW w:w="6888" w:type="dxa"/>
          </w:tcPr>
          <w:p w14:paraId="530CB5E3" w14:textId="0D81E46A" w:rsidR="005E76F8" w:rsidRPr="005E76F8" w:rsidRDefault="005E76F8" w:rsidP="005E76F8">
            <w:pPr>
              <w:jc w:val="both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An objective that is moderately addressed by the project</w:t>
            </w:r>
          </w:p>
        </w:tc>
      </w:tr>
      <w:tr w:rsidR="005E76F8" w:rsidRPr="005E76F8" w14:paraId="701A5858" w14:textId="77777777" w:rsidTr="005E76F8">
        <w:tc>
          <w:tcPr>
            <w:tcW w:w="2122" w:type="dxa"/>
          </w:tcPr>
          <w:p w14:paraId="12943AAA" w14:textId="60DF0501" w:rsidR="005E76F8" w:rsidRPr="005E76F8" w:rsidRDefault="005E76F8" w:rsidP="005E76F8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From 60% to 79%</w:t>
            </w:r>
          </w:p>
        </w:tc>
        <w:tc>
          <w:tcPr>
            <w:tcW w:w="6888" w:type="dxa"/>
          </w:tcPr>
          <w:p w14:paraId="5B9B4E5E" w14:textId="47029B5E" w:rsidR="005E76F8" w:rsidRPr="005E76F8" w:rsidRDefault="005E76F8" w:rsidP="005E76F8">
            <w:pPr>
              <w:jc w:val="both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An objective that is taken into account, but still improvable</w:t>
            </w:r>
          </w:p>
        </w:tc>
      </w:tr>
      <w:tr w:rsidR="005E76F8" w:rsidRPr="005E76F8" w14:paraId="25DA4173" w14:textId="77777777" w:rsidTr="005E76F8">
        <w:tc>
          <w:tcPr>
            <w:tcW w:w="2122" w:type="dxa"/>
          </w:tcPr>
          <w:p w14:paraId="429828C1" w14:textId="0F8DD9BE" w:rsidR="005E76F8" w:rsidRPr="005E76F8" w:rsidRDefault="005E76F8" w:rsidP="005E76F8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From 80% to 89%</w:t>
            </w:r>
          </w:p>
        </w:tc>
        <w:tc>
          <w:tcPr>
            <w:tcW w:w="6888" w:type="dxa"/>
          </w:tcPr>
          <w:p w14:paraId="62605CF0" w14:textId="310CDC11" w:rsidR="005E76F8" w:rsidRPr="005E76F8" w:rsidRDefault="005E76F8" w:rsidP="005E76F8">
            <w:pPr>
              <w:jc w:val="both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The project </w:t>
            </w: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stands out by its innovations and the amount of consideration given to this objective by the choices made</w:t>
            </w:r>
          </w:p>
        </w:tc>
      </w:tr>
      <w:tr w:rsidR="005E76F8" w:rsidRPr="005E76F8" w14:paraId="1E8B041E" w14:textId="77777777" w:rsidTr="005E76F8">
        <w:tc>
          <w:tcPr>
            <w:tcW w:w="2122" w:type="dxa"/>
          </w:tcPr>
          <w:p w14:paraId="767960B2" w14:textId="072596E5" w:rsidR="005E76F8" w:rsidRPr="005E76F8" w:rsidRDefault="005E76F8" w:rsidP="005E76F8">
            <w:pPr>
              <w:jc w:val="center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From 90% to 100%</w:t>
            </w:r>
          </w:p>
        </w:tc>
        <w:tc>
          <w:tcPr>
            <w:tcW w:w="6888" w:type="dxa"/>
          </w:tcPr>
          <w:p w14:paraId="297F952F" w14:textId="6DF95F97" w:rsidR="005E76F8" w:rsidRPr="005E76F8" w:rsidRDefault="005E76F8" w:rsidP="005E76F8">
            <w:pPr>
              <w:jc w:val="both"/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</w:pP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 xml:space="preserve">The project </w:t>
            </w:r>
            <w:r w:rsidRPr="005E76F8">
              <w:rPr>
                <w:rFonts w:ascii="Calibri" w:hAnsi="Calibri" w:cs="Calibri"/>
                <w:bCs/>
                <w:color w:val="000000" w:themeColor="text1"/>
                <w:sz w:val="22"/>
                <w:szCs w:val="22"/>
              </w:rPr>
              <w:t>﻿</w:t>
            </w:r>
            <w:r w:rsidRPr="005E76F8">
              <w:rPr>
                <w:rFonts w:ascii="Arial" w:hAnsi="Arial" w:cs="Arial"/>
                <w:bCs/>
                <w:color w:val="000000" w:themeColor="text1"/>
                <w:sz w:val="22"/>
                <w:szCs w:val="22"/>
              </w:rPr>
              <w:t>is a model of innovation regarding this given objective</w:t>
            </w:r>
          </w:p>
        </w:tc>
      </w:tr>
    </w:tbl>
    <w:p w14:paraId="41480A13" w14:textId="33B9248B" w:rsidR="005E76F8" w:rsidRDefault="005E76F8" w:rsidP="005E76F8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5D0284F" w14:textId="60BBA81C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A2D1C2E" w14:textId="77777777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86C728B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FB90117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6D105A6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6EBDF38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A565675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C05AC82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412DCC49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D461255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57EBF15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70CC7C9" w14:textId="402256BA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065E2A9" w14:textId="5FB50CA3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FB2BF9A" w14:textId="476D5EDF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49DD6861" w14:textId="4DFA2322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022BDA6" w14:textId="1FD24B2B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19A7D7F" w14:textId="7ECD58E9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6D8D270" w14:textId="670DECD3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C434833" w14:textId="5C35956E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EB2930D" w14:textId="73C01763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B4E1D9D" w14:textId="6ED2D232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8D6B0EA" w14:textId="4F4DD873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8758CA4" w14:textId="50A159C0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8FD036C" w14:textId="7D793CEB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F22F8C9" w14:textId="6BAF02C5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40A31E8" w14:textId="06297251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F134984" w14:textId="21F840B8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4BD79EBF" w14:textId="29F1DF4D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F10659D" w14:textId="73170D4D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66637EF" w14:textId="2A7CBA7F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E0B587B" w14:textId="644E1EF4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406604B" w14:textId="23A8D512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F02D361" w14:textId="4A7400C9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F4F02F9" w14:textId="7531F022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7D634DA" w14:textId="0FB64346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E3F911F" w14:textId="47AF310C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6F96A95" w14:textId="497AAC12" w:rsidR="005E76F8" w:rsidRDefault="005E76F8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CF420E8" w14:textId="77777777" w:rsidR="005E76F8" w:rsidRDefault="005E76F8" w:rsidP="005E76F8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B50C34F" w14:textId="77777777" w:rsidR="000D2091" w:rsidRDefault="000D2091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CC39DA7" w14:textId="1E21D925" w:rsidR="006028B2" w:rsidRDefault="001F5397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lastRenderedPageBreak/>
        <w:t xml:space="preserve">Supplementary </w:t>
      </w:r>
      <w:r w:rsidR="00AD7805">
        <w:rPr>
          <w:rFonts w:ascii="Arial" w:hAnsi="Arial" w:cs="Arial"/>
          <w:bCs/>
          <w:color w:val="000000" w:themeColor="text1"/>
          <w:sz w:val="22"/>
          <w:szCs w:val="22"/>
        </w:rPr>
        <w:t>4</w:t>
      </w:r>
    </w:p>
    <w:p w14:paraId="03EDEEBA" w14:textId="77777777" w:rsidR="00720DF5" w:rsidRDefault="00720DF5" w:rsidP="001F5397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27B04F9" w14:textId="39827E11" w:rsidR="001F5397" w:rsidRDefault="00254B35" w:rsidP="00DF4855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The amount of rainwater which can be collected using the rooftop area for single sloping roof freely exposed to the wind as provided by </w:t>
      </w:r>
      <w:r>
        <w:rPr>
          <w:rFonts w:ascii="Arial" w:hAnsi="Arial" w:cs="Arial"/>
          <w:bCs/>
          <w:color w:val="000000" w:themeColor="text1"/>
          <w:sz w:val="22"/>
          <w:szCs w:val="22"/>
        </w:rPr>
        <w:fldChar w:fldCharType="begin" w:fldLock="1"/>
      </w:r>
      <w:r>
        <w:rPr>
          <w:rFonts w:ascii="Arial" w:hAnsi="Arial" w:cs="Arial"/>
          <w:bCs/>
          <w:color w:val="000000" w:themeColor="text1"/>
          <w:sz w:val="22"/>
          <w:szCs w:val="22"/>
        </w:rPr>
        <w:instrText>ADDIN CSL_CITATION {"citationItems":[{"id":"ITEM-1","itemData":{"author":[{"dropping-particle":"","family":"National Hydraulic Research Institute of Malaysia","given":"","non-dropping-particle":"","parse-names":false,"suffix":""}],"id":"ITEM-1","issued":{"date-parts":[["2016"]]},"title":"The Design Guide for Rainwater Harvesting Systems. NAHRIM Technical Guide No. 2. Ministry of Natural Resources and Environment (Malaysia). Seri Kembangan, Malaysia.","type":"report"},"uris":["http://www.mendeley.com/documents/?uuid=c998f27b-f1d1-4fce-9ce7-b57bcbef01bf"]}],"mendeley":{"formattedCitation":"(National Hydraulic Research Institute of Malaysia, 2016)","manualFormatting":"National Hydraulic Research Institute of Malaysia (2016)","plainTextFormattedCitation":"(National Hydraulic Research Institute of Malaysia, 2016)","previouslyFormattedCitation":"(National Hydraulic Research Institute of Malaysia, 2016)"},"properties":{"noteIndex":0},"schema":"https://github.com/citation-style-language/schema/raw/master/csl-citation.json"}</w:instrText>
      </w:r>
      <w:r>
        <w:rPr>
          <w:rFonts w:ascii="Arial" w:hAnsi="Arial" w:cs="Arial"/>
          <w:bCs/>
          <w:color w:val="000000" w:themeColor="text1"/>
          <w:sz w:val="22"/>
          <w:szCs w:val="22"/>
        </w:rPr>
        <w:fldChar w:fldCharType="separate"/>
      </w:r>
      <w:r w:rsidRPr="005807C7">
        <w:rPr>
          <w:rFonts w:ascii="Arial" w:hAnsi="Arial" w:cs="Arial"/>
          <w:bCs/>
          <w:noProof/>
          <w:color w:val="000000" w:themeColor="text1"/>
          <w:sz w:val="22"/>
          <w:szCs w:val="22"/>
        </w:rPr>
        <w:t>National Hydraulic Research Institute of Malaysia</w:t>
      </w:r>
      <w:r>
        <w:rPr>
          <w:rFonts w:ascii="Arial" w:hAnsi="Arial" w:cs="Arial"/>
          <w:bCs/>
          <w:noProof/>
          <w:color w:val="000000" w:themeColor="text1"/>
          <w:sz w:val="22"/>
          <w:szCs w:val="22"/>
        </w:rPr>
        <w:t xml:space="preserve"> (</w:t>
      </w:r>
      <w:r w:rsidRPr="005807C7">
        <w:rPr>
          <w:rFonts w:ascii="Arial" w:hAnsi="Arial" w:cs="Arial"/>
          <w:bCs/>
          <w:noProof/>
          <w:color w:val="000000" w:themeColor="text1"/>
          <w:sz w:val="22"/>
          <w:szCs w:val="22"/>
        </w:rPr>
        <w:t>2016)</w:t>
      </w:r>
      <w:r>
        <w:rPr>
          <w:rFonts w:ascii="Arial" w:hAnsi="Arial" w:cs="Arial"/>
          <w:bCs/>
          <w:color w:val="000000" w:themeColor="text1"/>
          <w:sz w:val="22"/>
          <w:szCs w:val="22"/>
        </w:rPr>
        <w:fldChar w:fldCharType="end"/>
      </w:r>
      <w:r w:rsidR="00153308">
        <w:rPr>
          <w:rFonts w:ascii="Arial" w:hAnsi="Arial" w:cs="Arial"/>
          <w:bCs/>
          <w:color w:val="000000" w:themeColor="text1"/>
          <w:sz w:val="22"/>
          <w:szCs w:val="22"/>
        </w:rPr>
        <w:t>.</w:t>
      </w:r>
    </w:p>
    <w:p w14:paraId="3CE9FDE6" w14:textId="77BE23FD" w:rsidR="00254B35" w:rsidRDefault="00254B35" w:rsidP="00DF4855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F2083DB" w14:textId="6783F122" w:rsidR="00DF4855" w:rsidRDefault="00DF4855" w:rsidP="00DF4855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>Roof</w:t>
      </w:r>
      <w:r w:rsidR="00153308">
        <w:rPr>
          <w:rFonts w:ascii="Arial" w:hAnsi="Arial" w:cs="Arial"/>
          <w:bCs/>
          <w:color w:val="000000" w:themeColor="text1"/>
          <w:sz w:val="22"/>
          <w:szCs w:val="22"/>
        </w:rPr>
        <w:t>top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 area</w:t>
      </w:r>
      <w:r w:rsidR="009E1586">
        <w:rPr>
          <w:rFonts w:ascii="Arial" w:hAnsi="Arial" w:cs="Arial"/>
          <w:bCs/>
          <w:color w:val="000000" w:themeColor="text1"/>
          <w:sz w:val="22"/>
          <w:szCs w:val="22"/>
        </w:rPr>
        <w:t xml:space="preserve"> (A) 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: base (m) x height (m)       </w:t>
      </w:r>
      <w:r w:rsidR="008D11C7">
        <w:rPr>
          <w:rFonts w:ascii="Arial" w:hAnsi="Arial" w:cs="Arial"/>
          <w:bCs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 </w:t>
      </w:r>
      <w:r w:rsidR="008D11C7">
        <w:rPr>
          <w:rFonts w:ascii="Arial" w:hAnsi="Arial" w:cs="Arial"/>
          <w:bCs/>
          <w:color w:val="000000" w:themeColor="text1"/>
          <w:sz w:val="22"/>
          <w:szCs w:val="22"/>
        </w:rPr>
        <w:tab/>
      </w:r>
      <w:r w:rsidR="008D11C7">
        <w:rPr>
          <w:rFonts w:ascii="Arial" w:hAnsi="Arial" w:cs="Arial"/>
          <w:bCs/>
          <w:color w:val="000000" w:themeColor="text1"/>
          <w:sz w:val="22"/>
          <w:szCs w:val="22"/>
        </w:rPr>
        <w:tab/>
      </w:r>
      <w:r w:rsidR="008D11C7">
        <w:rPr>
          <w:rFonts w:ascii="Arial" w:hAnsi="Arial" w:cs="Arial"/>
          <w:bCs/>
          <w:color w:val="000000" w:themeColor="text1"/>
          <w:sz w:val="22"/>
          <w:szCs w:val="22"/>
        </w:rPr>
        <w:tab/>
      </w:r>
      <w:r w:rsidR="008D11C7">
        <w:rPr>
          <w:rFonts w:ascii="Arial" w:hAnsi="Arial" w:cs="Arial"/>
          <w:bCs/>
          <w:color w:val="000000" w:themeColor="text1"/>
          <w:sz w:val="22"/>
          <w:szCs w:val="22"/>
        </w:rPr>
        <w:tab/>
      </w:r>
      <w:r w:rsidR="009C5649">
        <w:rPr>
          <w:rFonts w:ascii="Arial" w:hAnsi="Arial" w:cs="Arial"/>
          <w:bCs/>
          <w:color w:val="000000" w:themeColor="text1"/>
          <w:sz w:val="22"/>
          <w:szCs w:val="22"/>
        </w:rPr>
        <w:tab/>
      </w:r>
      <w:r>
        <w:rPr>
          <w:rFonts w:ascii="Arial" w:hAnsi="Arial" w:cs="Arial"/>
          <w:bCs/>
          <w:color w:val="000000" w:themeColor="text1"/>
          <w:sz w:val="22"/>
          <w:szCs w:val="22"/>
        </w:rPr>
        <w:t>Eq. 1</w:t>
      </w:r>
    </w:p>
    <w:p w14:paraId="6E58D4DC" w14:textId="77F1B2BB" w:rsidR="00DF4855" w:rsidRDefault="00DF4855" w:rsidP="00DF4855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ab/>
        <w:t xml:space="preserve">      </w:t>
      </w:r>
      <w:r w:rsidR="009E1586">
        <w:rPr>
          <w:rFonts w:ascii="Arial" w:hAnsi="Arial" w:cs="Arial"/>
          <w:bCs/>
          <w:color w:val="000000" w:themeColor="text1"/>
          <w:sz w:val="22"/>
          <w:szCs w:val="22"/>
        </w:rPr>
        <w:tab/>
        <w:t xml:space="preserve"> 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>2.36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>m x 6.096m</w:t>
      </w:r>
    </w:p>
    <w:p w14:paraId="5201C6CB" w14:textId="1F347B32" w:rsidR="00DF4855" w:rsidRDefault="00DF4855" w:rsidP="00DF4855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ab/>
        <w:t xml:space="preserve">      </w:t>
      </w:r>
      <w:r w:rsidR="009E1586">
        <w:rPr>
          <w:rFonts w:ascii="Arial" w:hAnsi="Arial" w:cs="Arial"/>
          <w:bCs/>
          <w:color w:val="000000" w:themeColor="text1"/>
          <w:sz w:val="22"/>
          <w:szCs w:val="22"/>
        </w:rPr>
        <w:tab/>
        <w:t xml:space="preserve"> </w:t>
      </w:r>
      <w:r w:rsidR="00C276F8" w:rsidRPr="00F02D1F">
        <w:rPr>
          <w:rFonts w:ascii="Arial" w:hAnsi="Arial" w:cs="Arial"/>
          <w:bCs/>
          <w:color w:val="000000" w:themeColor="text1"/>
          <w:sz w:val="22"/>
          <w:szCs w:val="22"/>
        </w:rPr>
        <w:t>14.387</w:t>
      </w:r>
      <w:r w:rsidRPr="00F02D1F">
        <w:rPr>
          <w:rFonts w:ascii="Arial" w:hAnsi="Arial" w:cs="Arial"/>
          <w:bCs/>
          <w:color w:val="000000" w:themeColor="text1"/>
          <w:sz w:val="22"/>
          <w:szCs w:val="22"/>
        </w:rPr>
        <w:t>m</w:t>
      </w:r>
      <w:r w:rsidRPr="00F02D1F">
        <w:rPr>
          <w:rFonts w:ascii="Arial" w:hAnsi="Arial" w:cs="Arial"/>
          <w:bCs/>
          <w:color w:val="000000" w:themeColor="text1"/>
          <w:sz w:val="22"/>
          <w:szCs w:val="22"/>
          <w:vertAlign w:val="superscript"/>
        </w:rPr>
        <w:t>2</w:t>
      </w:r>
    </w:p>
    <w:p w14:paraId="1625E3B9" w14:textId="77777777" w:rsidR="00DF4855" w:rsidRDefault="00DF4855" w:rsidP="00DF4855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4F65388" w14:textId="28EF858A" w:rsidR="00DF4855" w:rsidRDefault="00DF4855" w:rsidP="00DF4855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37CC21E" w14:textId="388E88CE" w:rsidR="00DF4855" w:rsidRDefault="009C5649" w:rsidP="00DF4855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noProof/>
          <w:color w:val="000000" w:themeColor="text1"/>
          <w:sz w:val="22"/>
          <w:szCs w:val="22"/>
          <w:lang w:eastAsia="en-MY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F2315E2" wp14:editId="4E70CE4D">
                <wp:simplePos x="0" y="0"/>
                <wp:positionH relativeFrom="column">
                  <wp:posOffset>5118789</wp:posOffset>
                </wp:positionH>
                <wp:positionV relativeFrom="paragraph">
                  <wp:posOffset>1008466</wp:posOffset>
                </wp:positionV>
                <wp:extent cx="561208" cy="360715"/>
                <wp:effectExtent l="61913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3633526">
                          <a:off x="0" y="0"/>
                          <a:ext cx="561208" cy="36071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7CE71CD" w14:textId="59239DB6" w:rsidR="009C5649" w:rsidRPr="009C5649" w:rsidRDefault="009C5649" w:rsidP="009C5649">
                            <w:pPr>
                              <w:jc w:val="center"/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  <w:lang w:val="en-US"/>
                              </w:rPr>
                            </w:pPr>
                            <w:r w:rsidRPr="009C5649">
                              <w:rPr>
                                <w:rFonts w:ascii="Arial" w:hAnsi="Arial" w:cs="Arial"/>
                                <w:color w:val="FFFFFF" w:themeColor="background1"/>
                                <w:sz w:val="20"/>
                                <w:szCs w:val="20"/>
                                <w:lang w:val="en-US"/>
                              </w:rPr>
                              <w:t>Roof are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type w14:anchorId="4F2315E2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margin-left:403.05pt;margin-top:79.4pt;width:44.2pt;height:28.4pt;rotation:3968779fd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" filled="f" stroked="f" strokeweight=".5pt">
                <v:textbox>
                  <w:txbxContent>
                    <w:p w14:paraId="47CE71CD" w14:textId="59239DB6" w:rsidR="009C5649" w:rsidRPr="009C5649" w:rsidRDefault="009C5649" w:rsidP="009C5649">
                      <w:pPr>
                        <w:jc w:val="center"/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  <w:lang w:val="en-US"/>
                        </w:rPr>
                      </w:pPr>
                      <w:r w:rsidRPr="009C5649">
                        <w:rPr>
                          <w:rFonts w:ascii="Arial" w:hAnsi="Arial" w:cs="Arial"/>
                          <w:color w:val="FFFFFF" w:themeColor="background1"/>
                          <w:sz w:val="20"/>
                          <w:szCs w:val="20"/>
                          <w:lang w:val="en-US"/>
                        </w:rPr>
                        <w:t>Roof area</w:t>
                      </w:r>
                    </w:p>
                  </w:txbxContent>
                </v:textbox>
              </v:shape>
            </w:pict>
          </mc:Fallback>
        </mc:AlternateContent>
      </w:r>
      <w:r w:rsidR="008D11C7">
        <w:rPr>
          <w:rFonts w:ascii="Arial" w:hAnsi="Arial" w:cs="Arial"/>
          <w:bCs/>
          <w:noProof/>
          <w:color w:val="000000" w:themeColor="text1"/>
          <w:sz w:val="22"/>
          <w:szCs w:val="22"/>
          <w:lang w:eastAsia="en-MY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C8887D1" wp14:editId="11D374A7">
                <wp:simplePos x="0" y="0"/>
                <wp:positionH relativeFrom="column">
                  <wp:posOffset>5099116</wp:posOffset>
                </wp:positionH>
                <wp:positionV relativeFrom="paragraph">
                  <wp:posOffset>879475</wp:posOffset>
                </wp:positionV>
                <wp:extent cx="598892" cy="606412"/>
                <wp:effectExtent l="127000" t="127000" r="86995" b="130810"/>
                <wp:wrapNone/>
                <wp:docPr id="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9708988">
                          <a:off x="0" y="0"/>
                          <a:ext cx="598892" cy="606412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rect w14:anchorId="42FEE8E4" id="Rectangle 3" o:spid="_x0000_s1026" style="position:absolute;margin-left:401.5pt;margin-top:69.25pt;width:47.15pt;height:47.75pt;rotation:-2065489fd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" filled="f" strokecolor="white [3212]" strokeweight="1pt"/>
            </w:pict>
          </mc:Fallback>
        </mc:AlternateContent>
      </w:r>
      <w:r w:rsidR="008D11C7">
        <w:rPr>
          <w:rFonts w:ascii="Arial" w:hAnsi="Arial" w:cs="Arial"/>
          <w:bCs/>
          <w:noProof/>
          <w:color w:val="000000" w:themeColor="text1"/>
          <w:sz w:val="22"/>
          <w:szCs w:val="22"/>
          <w:lang w:eastAsia="en-MY"/>
        </w:rPr>
        <w:drawing>
          <wp:inline distT="0" distB="0" distL="0" distR="0" wp14:anchorId="24ECFE38" wp14:editId="144BC7AC">
            <wp:extent cx="5727700" cy="2152650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 Shot 2020-12-24 at 9.16.16 PM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152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A2CEB0" w14:textId="3FC85F9C" w:rsidR="00DF4855" w:rsidRPr="00DF4855" w:rsidRDefault="00DF4855" w:rsidP="00DF4855">
      <w:pPr>
        <w:rPr>
          <w:rFonts w:ascii="Times New Roman" w:eastAsia="Times New Roman" w:hAnsi="Times New Roman" w:cs="Times New Roman"/>
          <w:lang w:eastAsia="en-GB"/>
        </w:rPr>
      </w:pPr>
    </w:p>
    <w:p w14:paraId="42E24CA1" w14:textId="77777777" w:rsidR="008D11C7" w:rsidRPr="008D11C7" w:rsidRDefault="008D11C7" w:rsidP="008D11C7">
      <w:pPr>
        <w:rPr>
          <w:rFonts w:ascii="Times New Roman" w:eastAsia="Times New Roman" w:hAnsi="Times New Roman" w:cs="Times New Roman"/>
          <w:lang w:eastAsia="en-GB"/>
        </w:rPr>
      </w:pPr>
    </w:p>
    <w:p w14:paraId="3012CE17" w14:textId="36E5BF0E" w:rsidR="00E2704B" w:rsidRDefault="00E2704B" w:rsidP="001F5397">
      <w:pPr>
        <w:jc w:val="center"/>
      </w:pPr>
    </w:p>
    <w:p w14:paraId="26DF443E" w14:textId="77777777" w:rsidR="00BC1630" w:rsidRDefault="00BC1630" w:rsidP="001F5397">
      <w:pPr>
        <w:jc w:val="center"/>
      </w:pPr>
    </w:p>
    <w:p w14:paraId="2A4D75F0" w14:textId="78B2436A" w:rsidR="00E2704B" w:rsidRDefault="00E2704B" w:rsidP="001F5397">
      <w:pPr>
        <w:jc w:val="center"/>
      </w:pPr>
    </w:p>
    <w:p w14:paraId="69D1216E" w14:textId="16FC76C5" w:rsidR="00E2704B" w:rsidRDefault="00E2704B" w:rsidP="001F5397">
      <w:pPr>
        <w:jc w:val="center"/>
      </w:pPr>
    </w:p>
    <w:p w14:paraId="6E651611" w14:textId="370C745A" w:rsidR="00E2704B" w:rsidRDefault="00E2704B" w:rsidP="001F5397">
      <w:pPr>
        <w:jc w:val="center"/>
      </w:pPr>
    </w:p>
    <w:p w14:paraId="73D86301" w14:textId="4F5B140D" w:rsidR="00E2704B" w:rsidRDefault="00E2704B" w:rsidP="001F5397">
      <w:pPr>
        <w:jc w:val="center"/>
      </w:pPr>
    </w:p>
    <w:p w14:paraId="741D05C5" w14:textId="1873489C" w:rsidR="00E2704B" w:rsidRDefault="00E2704B" w:rsidP="001F5397">
      <w:pPr>
        <w:jc w:val="center"/>
      </w:pPr>
    </w:p>
    <w:p w14:paraId="19B54DD5" w14:textId="5B77B0F4" w:rsidR="00E2704B" w:rsidRDefault="00E2704B" w:rsidP="001F5397">
      <w:pPr>
        <w:jc w:val="center"/>
      </w:pPr>
    </w:p>
    <w:p w14:paraId="19CC72E9" w14:textId="53610832" w:rsidR="00E2704B" w:rsidRDefault="00E2704B" w:rsidP="001F5397">
      <w:pPr>
        <w:jc w:val="center"/>
      </w:pPr>
    </w:p>
    <w:p w14:paraId="4C843ECE" w14:textId="086A3A1C" w:rsidR="00E2704B" w:rsidRDefault="00E2704B" w:rsidP="001F5397">
      <w:pPr>
        <w:jc w:val="center"/>
      </w:pPr>
    </w:p>
    <w:p w14:paraId="6E43EC68" w14:textId="3ED14060" w:rsidR="00E2704B" w:rsidRDefault="00E2704B" w:rsidP="001F5397">
      <w:pPr>
        <w:jc w:val="center"/>
      </w:pPr>
    </w:p>
    <w:p w14:paraId="7C9F809B" w14:textId="76A87036" w:rsidR="00E2704B" w:rsidRDefault="00E2704B" w:rsidP="001F5397">
      <w:pPr>
        <w:jc w:val="center"/>
      </w:pPr>
    </w:p>
    <w:p w14:paraId="73F71605" w14:textId="6914AD75" w:rsidR="00E2704B" w:rsidRDefault="00E2704B" w:rsidP="001F5397">
      <w:pPr>
        <w:jc w:val="center"/>
      </w:pPr>
    </w:p>
    <w:p w14:paraId="594F5438" w14:textId="535EC5B4" w:rsidR="00E2704B" w:rsidRDefault="00E2704B" w:rsidP="001F5397">
      <w:pPr>
        <w:jc w:val="center"/>
      </w:pPr>
    </w:p>
    <w:p w14:paraId="75D370AA" w14:textId="4B9627A3" w:rsidR="00E2704B" w:rsidRDefault="00E2704B" w:rsidP="001F5397">
      <w:pPr>
        <w:jc w:val="center"/>
      </w:pPr>
    </w:p>
    <w:p w14:paraId="5A7B780C" w14:textId="4DB94A69" w:rsidR="00E2704B" w:rsidRDefault="00E2704B" w:rsidP="001F5397">
      <w:pPr>
        <w:jc w:val="center"/>
      </w:pPr>
    </w:p>
    <w:p w14:paraId="5868871E" w14:textId="3D147618" w:rsidR="00E2704B" w:rsidRDefault="00E2704B" w:rsidP="001F5397">
      <w:pPr>
        <w:jc w:val="center"/>
      </w:pPr>
    </w:p>
    <w:p w14:paraId="55035BA5" w14:textId="7CDFBC7A" w:rsidR="00E2704B" w:rsidRDefault="00E2704B" w:rsidP="001F5397">
      <w:pPr>
        <w:jc w:val="center"/>
      </w:pPr>
    </w:p>
    <w:p w14:paraId="2E4E97F9" w14:textId="1828E47B" w:rsidR="00E2704B" w:rsidRDefault="00E2704B" w:rsidP="001F5397">
      <w:pPr>
        <w:jc w:val="center"/>
      </w:pPr>
    </w:p>
    <w:p w14:paraId="73D1FEEC" w14:textId="5A2DA56F" w:rsidR="00E2704B" w:rsidRDefault="00E2704B" w:rsidP="001F5397">
      <w:pPr>
        <w:jc w:val="center"/>
      </w:pPr>
    </w:p>
    <w:p w14:paraId="24307D5A" w14:textId="734599FE" w:rsidR="00E2704B" w:rsidRDefault="00E2704B" w:rsidP="001F5397">
      <w:pPr>
        <w:jc w:val="center"/>
      </w:pPr>
    </w:p>
    <w:p w14:paraId="50319D3C" w14:textId="1A69D94C" w:rsidR="00E2704B" w:rsidRDefault="00E2704B" w:rsidP="001F5397">
      <w:pPr>
        <w:jc w:val="center"/>
      </w:pPr>
    </w:p>
    <w:p w14:paraId="1194EF92" w14:textId="19B7644C" w:rsidR="00E2704B" w:rsidRDefault="00E2704B" w:rsidP="00720DF5"/>
    <w:p w14:paraId="322848FF" w14:textId="4E852E0F" w:rsidR="00B574AB" w:rsidRDefault="00B574AB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644E3F7" w14:textId="34931B9C" w:rsidR="00B574AB" w:rsidRDefault="00B574AB" w:rsidP="00B574AB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lastRenderedPageBreak/>
        <w:t xml:space="preserve">Supplementary </w:t>
      </w:r>
      <w:r w:rsidR="00AD7805">
        <w:rPr>
          <w:rFonts w:ascii="Arial" w:hAnsi="Arial" w:cs="Arial"/>
          <w:bCs/>
          <w:color w:val="000000" w:themeColor="text1"/>
          <w:sz w:val="22"/>
          <w:szCs w:val="22"/>
        </w:rPr>
        <w:t>5</w:t>
      </w:r>
    </w:p>
    <w:p w14:paraId="6D0519CC" w14:textId="59B32688" w:rsidR="00B574AB" w:rsidRDefault="00B574AB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48DA19A8" w14:textId="141CF978" w:rsidR="00B574AB" w:rsidRDefault="007B20D6" w:rsidP="00003338">
      <w:pPr>
        <w:jc w:val="both"/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For 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>monthly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 water supply 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>stored in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 rainwater harvesting system,</w:t>
      </w:r>
      <w:r w:rsidR="00B574AB">
        <w:rPr>
          <w:rFonts w:ascii="Arial" w:hAnsi="Arial" w:cs="Arial"/>
          <w:bCs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mean 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 xml:space="preserve">monthly 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>rainfall in Malacca</w:t>
      </w:r>
      <w:r w:rsidR="00153308">
        <w:rPr>
          <w:rFonts w:ascii="Arial" w:hAnsi="Arial" w:cs="Arial"/>
          <w:bCs/>
          <w:color w:val="000000" w:themeColor="text1"/>
          <w:sz w:val="22"/>
          <w:szCs w:val="22"/>
        </w:rPr>
        <w:t xml:space="preserve"> with </w:t>
      </w:r>
      <w:r w:rsidR="00B574AB">
        <w:rPr>
          <w:rFonts w:ascii="Arial" w:hAnsi="Arial" w:cs="Arial"/>
          <w:bCs/>
          <w:color w:val="000000" w:themeColor="text1"/>
          <w:sz w:val="22"/>
          <w:szCs w:val="22"/>
        </w:rPr>
        <w:t>roof material which is tiled with runoff coefficient were included in Equation 3.</w:t>
      </w:r>
      <w:r w:rsidR="00003338">
        <w:rPr>
          <w:rFonts w:ascii="Arial" w:hAnsi="Arial" w:cs="Arial"/>
          <w:bCs/>
          <w:color w:val="000000" w:themeColor="text1"/>
          <w:sz w:val="22"/>
          <w:szCs w:val="22"/>
        </w:rPr>
        <w:t xml:space="preserve"> </w:t>
      </w:r>
      <w:r w:rsidR="00153308">
        <w:rPr>
          <w:rFonts w:ascii="Arial" w:hAnsi="Arial" w:cs="Arial"/>
          <w:bCs/>
          <w:color w:val="000000" w:themeColor="text1"/>
          <w:sz w:val="22"/>
          <w:szCs w:val="22"/>
        </w:rPr>
        <w:t xml:space="preserve">Equation 3 represents typical roof pitch in Malaysia which less than 40 degree. </w:t>
      </w:r>
      <w:r w:rsidR="00003338">
        <w:rPr>
          <w:rFonts w:ascii="Arial" w:hAnsi="Arial" w:cs="Arial"/>
          <w:bCs/>
          <w:color w:val="000000" w:themeColor="text1"/>
          <w:sz w:val="22"/>
          <w:szCs w:val="22"/>
        </w:rPr>
        <w:t xml:space="preserve">Roof material in this school is tiles with runoff coefficient value </w:t>
      </w:r>
      <w:r w:rsidR="007423E0">
        <w:rPr>
          <w:rFonts w:ascii="Arial" w:hAnsi="Arial" w:cs="Arial"/>
          <w:bCs/>
          <w:color w:val="000000" w:themeColor="text1"/>
          <w:sz w:val="22"/>
          <w:szCs w:val="22"/>
        </w:rPr>
        <w:t xml:space="preserve">of 0.85 </w:t>
      </w:r>
      <w:r w:rsidR="00003338">
        <w:rPr>
          <w:rFonts w:ascii="Arial" w:hAnsi="Arial" w:cs="Arial"/>
          <w:bCs/>
          <w:color w:val="000000" w:themeColor="text1"/>
          <w:sz w:val="22"/>
          <w:szCs w:val="22"/>
        </w:rPr>
        <w:t xml:space="preserve">suggested by </w:t>
      </w:r>
      <w:r w:rsidR="00003338">
        <w:rPr>
          <w:rFonts w:ascii="Arial" w:hAnsi="Arial" w:cs="Arial"/>
          <w:bCs/>
          <w:color w:val="000000" w:themeColor="text1"/>
          <w:sz w:val="22"/>
          <w:szCs w:val="22"/>
        </w:rPr>
        <w:fldChar w:fldCharType="begin" w:fldLock="1"/>
      </w:r>
      <w:r w:rsidR="00003338">
        <w:rPr>
          <w:rFonts w:ascii="Arial" w:hAnsi="Arial" w:cs="Arial"/>
          <w:bCs/>
          <w:color w:val="000000" w:themeColor="text1"/>
          <w:sz w:val="22"/>
          <w:szCs w:val="22"/>
        </w:rPr>
        <w:instrText>ADDIN CSL_CITATION {"citationItems":[{"id":"ITEM-1","itemData":{"author":[{"dropping-particle":"","family":"United Nations Environment Programme","given":"","non-dropping-particle":"","parse-names":false,"suffix":""}],"id":"ITEM-1","issued":{"date-parts":[["2009"]]},"title":"Handbook for Rainwater Harvesting for the Caribbean. Caribbean Environmental Health Institute.","type":"report"},"uris":["http://www.mendeley.com/documents/?uuid=01de40ea-9d3a-4a31-8dc8-60e34a20b567"]}],"mendeley":{"formattedCitation":"(United Nations Environment Programme 2009)","plainTextFormattedCitation":"(United Nations Environment Programme 2009)"},"properties":{"noteIndex":0},"schema":"https://github.com/citation-style-language/schema/raw/master/csl-citation.json"}</w:instrText>
      </w:r>
      <w:r w:rsidR="00003338">
        <w:rPr>
          <w:rFonts w:ascii="Arial" w:hAnsi="Arial" w:cs="Arial"/>
          <w:bCs/>
          <w:color w:val="000000" w:themeColor="text1"/>
          <w:sz w:val="22"/>
          <w:szCs w:val="22"/>
        </w:rPr>
        <w:fldChar w:fldCharType="separate"/>
      </w:r>
      <w:r w:rsidR="00003338" w:rsidRPr="00003338">
        <w:rPr>
          <w:rFonts w:ascii="Arial" w:hAnsi="Arial" w:cs="Arial"/>
          <w:bCs/>
          <w:noProof/>
          <w:color w:val="000000" w:themeColor="text1"/>
          <w:sz w:val="22"/>
          <w:szCs w:val="22"/>
        </w:rPr>
        <w:t>(United Nations Environment Programme 2009)</w:t>
      </w:r>
      <w:r w:rsidR="00003338">
        <w:rPr>
          <w:rFonts w:ascii="Arial" w:hAnsi="Arial" w:cs="Arial"/>
          <w:bCs/>
          <w:color w:val="000000" w:themeColor="text1"/>
          <w:sz w:val="22"/>
          <w:szCs w:val="22"/>
        </w:rPr>
        <w:fldChar w:fldCharType="end"/>
      </w:r>
      <w:r w:rsidR="007423E0">
        <w:rPr>
          <w:rFonts w:ascii="Arial" w:hAnsi="Arial" w:cs="Arial"/>
          <w:bCs/>
          <w:color w:val="000000" w:themeColor="text1"/>
          <w:sz w:val="22"/>
          <w:szCs w:val="22"/>
        </w:rPr>
        <w:t>. The annual water supply can be supplied from the rainwater harvesting system is calculated using Equation #.</w:t>
      </w:r>
    </w:p>
    <w:p w14:paraId="1EAA1F31" w14:textId="7F7B4C06" w:rsidR="00B574AB" w:rsidRDefault="00B574AB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8208F58" w14:textId="77777777" w:rsidR="00B574AB" w:rsidRDefault="00B574AB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19361E6" w14:textId="3E1FA087" w:rsidR="00B574AB" w:rsidRDefault="00B574AB" w:rsidP="00C276F8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E5E2B24" w14:textId="6A091CA5" w:rsidR="00B574AB" w:rsidRDefault="00C276F8" w:rsidP="00C276F8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Monthly water supply stored in rainwater harvesting system </w:t>
      </w:r>
      <w:r w:rsidR="00B574AB">
        <w:rPr>
          <w:rFonts w:ascii="Arial" w:hAnsi="Arial" w:cs="Arial"/>
          <w:bCs/>
          <w:color w:val="000000" w:themeColor="text1"/>
          <w:sz w:val="22"/>
          <w:szCs w:val="22"/>
        </w:rPr>
        <w:t>(</w:t>
      </w:r>
      <w:r w:rsidR="00932120">
        <w:rPr>
          <w:rFonts w:ascii="Arial" w:hAnsi="Arial" w:cs="Arial"/>
          <w:bCs/>
          <w:color w:val="000000" w:themeColor="text1"/>
          <w:sz w:val="22"/>
          <w:szCs w:val="22"/>
        </w:rPr>
        <w:t>m</w:t>
      </w:r>
      <w:r w:rsidR="00932120" w:rsidRPr="00932120">
        <w:rPr>
          <w:rFonts w:ascii="Arial" w:hAnsi="Arial" w:cs="Arial"/>
          <w:bCs/>
          <w:color w:val="000000" w:themeColor="text1"/>
          <w:sz w:val="22"/>
          <w:szCs w:val="22"/>
          <w:vertAlign w:val="superscript"/>
        </w:rPr>
        <w:t>3</w:t>
      </w:r>
      <w:r w:rsidR="00B574AB">
        <w:rPr>
          <w:rFonts w:ascii="Arial" w:hAnsi="Arial" w:cs="Arial"/>
          <w:bCs/>
          <w:color w:val="000000" w:themeColor="text1"/>
          <w:sz w:val="22"/>
          <w:szCs w:val="22"/>
        </w:rPr>
        <w:t xml:space="preserve">) 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 </w:t>
      </w:r>
      <w:r w:rsidR="00B574AB">
        <w:rPr>
          <w:rFonts w:ascii="Arial" w:hAnsi="Arial" w:cs="Arial"/>
          <w:bCs/>
          <w:color w:val="000000" w:themeColor="text1"/>
          <w:sz w:val="22"/>
          <w:szCs w:val="22"/>
        </w:rPr>
        <w:t>= C x I x A</w:t>
      </w:r>
    </w:p>
    <w:p w14:paraId="6DBA7D11" w14:textId="48624151" w:rsidR="00B574AB" w:rsidRDefault="00A8785A" w:rsidP="00C276F8">
      <w:pPr>
        <w:ind w:left="6521" w:hanging="142"/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>=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 xml:space="preserve"> </w:t>
      </w:r>
      <w:r w:rsidR="007B20D6">
        <w:rPr>
          <w:rFonts w:ascii="Arial" w:hAnsi="Arial" w:cs="Arial"/>
          <w:bCs/>
          <w:color w:val="000000" w:themeColor="text1"/>
          <w:sz w:val="22"/>
          <w:szCs w:val="22"/>
        </w:rPr>
        <w:t xml:space="preserve">0.85 x 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>152.4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mm 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>x</w:t>
      </w:r>
      <w:r w:rsidR="00C276F8" w:rsidRPr="00C276F8">
        <w:rPr>
          <w:rFonts w:ascii="Arial" w:hAnsi="Arial" w:cs="Arial"/>
          <w:bCs/>
          <w:color w:val="000000" w:themeColor="text1"/>
          <w:sz w:val="22"/>
          <w:szCs w:val="22"/>
        </w:rPr>
        <w:t xml:space="preserve"> 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 xml:space="preserve">    </w:t>
      </w:r>
      <w:r w:rsidR="00C276F8" w:rsidRPr="00C276F8">
        <w:rPr>
          <w:rFonts w:ascii="Arial" w:hAnsi="Arial" w:cs="Arial"/>
          <w:bCs/>
          <w:color w:val="000000" w:themeColor="text1"/>
          <w:sz w:val="22"/>
          <w:szCs w:val="22"/>
        </w:rPr>
        <w:t>14.387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>m</w:t>
      </w:r>
      <w:r w:rsidR="00C276F8" w:rsidRPr="00A8785A">
        <w:rPr>
          <w:rFonts w:ascii="Arial" w:hAnsi="Arial" w:cs="Arial"/>
          <w:bCs/>
          <w:color w:val="000000" w:themeColor="text1"/>
          <w:sz w:val="22"/>
          <w:szCs w:val="22"/>
          <w:vertAlign w:val="superscript"/>
        </w:rPr>
        <w:t>2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 xml:space="preserve">                     </w:t>
      </w:r>
    </w:p>
    <w:p w14:paraId="7B55E5E7" w14:textId="30A586CB" w:rsidR="009E1586" w:rsidRDefault="00A8785A" w:rsidP="00C276F8">
      <w:pPr>
        <w:rPr>
          <w:rFonts w:ascii="Arial" w:hAnsi="Arial" w:cs="Arial"/>
          <w:bCs/>
          <w:color w:val="000000" w:themeColor="text1"/>
          <w:sz w:val="22"/>
          <w:szCs w:val="22"/>
          <w:vertAlign w:val="superscript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ab/>
      </w:r>
      <w:r>
        <w:rPr>
          <w:rFonts w:ascii="Arial" w:hAnsi="Arial" w:cs="Arial"/>
          <w:bCs/>
          <w:color w:val="000000" w:themeColor="text1"/>
          <w:sz w:val="22"/>
          <w:szCs w:val="22"/>
        </w:rPr>
        <w:tab/>
      </w:r>
      <w:r>
        <w:rPr>
          <w:rFonts w:ascii="Arial" w:hAnsi="Arial" w:cs="Arial"/>
          <w:bCs/>
          <w:color w:val="000000" w:themeColor="text1"/>
          <w:sz w:val="22"/>
          <w:szCs w:val="22"/>
        </w:rPr>
        <w:tab/>
        <w:t xml:space="preserve">        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ab/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ab/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ab/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ab/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ab/>
        <w:t xml:space="preserve">          = 1.863m</w:t>
      </w:r>
      <w:r w:rsidR="00C276F8" w:rsidRPr="00C276F8">
        <w:rPr>
          <w:rFonts w:ascii="Arial" w:hAnsi="Arial" w:cs="Arial"/>
          <w:bCs/>
          <w:color w:val="000000" w:themeColor="text1"/>
          <w:sz w:val="22"/>
          <w:szCs w:val="22"/>
          <w:vertAlign w:val="superscript"/>
        </w:rPr>
        <w:t>3</w:t>
      </w:r>
    </w:p>
    <w:p w14:paraId="5930D6BD" w14:textId="44B25BA7" w:rsidR="00312746" w:rsidRPr="00312746" w:rsidRDefault="00312746" w:rsidP="00C276F8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ab/>
      </w:r>
      <w:r>
        <w:rPr>
          <w:rFonts w:ascii="Arial" w:hAnsi="Arial" w:cs="Arial"/>
          <w:bCs/>
          <w:color w:val="000000" w:themeColor="text1"/>
          <w:sz w:val="22"/>
          <w:szCs w:val="22"/>
        </w:rPr>
        <w:tab/>
      </w:r>
      <w:r>
        <w:rPr>
          <w:rFonts w:ascii="Arial" w:hAnsi="Arial" w:cs="Arial"/>
          <w:bCs/>
          <w:color w:val="000000" w:themeColor="text1"/>
          <w:sz w:val="22"/>
          <w:szCs w:val="22"/>
        </w:rPr>
        <w:tab/>
      </w:r>
      <w:r>
        <w:rPr>
          <w:rFonts w:ascii="Arial" w:hAnsi="Arial" w:cs="Arial"/>
          <w:bCs/>
          <w:color w:val="000000" w:themeColor="text1"/>
          <w:sz w:val="22"/>
          <w:szCs w:val="22"/>
        </w:rPr>
        <w:tab/>
      </w:r>
      <w:r>
        <w:rPr>
          <w:rFonts w:ascii="Arial" w:hAnsi="Arial" w:cs="Arial"/>
          <w:bCs/>
          <w:color w:val="000000" w:themeColor="text1"/>
          <w:sz w:val="22"/>
          <w:szCs w:val="22"/>
        </w:rPr>
        <w:tab/>
      </w:r>
      <w:r>
        <w:rPr>
          <w:rFonts w:ascii="Arial" w:hAnsi="Arial" w:cs="Arial"/>
          <w:bCs/>
          <w:color w:val="000000" w:themeColor="text1"/>
          <w:sz w:val="22"/>
          <w:szCs w:val="22"/>
        </w:rPr>
        <w:tab/>
      </w:r>
      <w:r>
        <w:rPr>
          <w:rFonts w:ascii="Arial" w:hAnsi="Arial" w:cs="Arial"/>
          <w:bCs/>
          <w:color w:val="000000" w:themeColor="text1"/>
          <w:sz w:val="22"/>
          <w:szCs w:val="22"/>
        </w:rPr>
        <w:tab/>
      </w:r>
      <w:r>
        <w:rPr>
          <w:rFonts w:ascii="Arial" w:hAnsi="Arial" w:cs="Arial"/>
          <w:bCs/>
          <w:color w:val="000000" w:themeColor="text1"/>
          <w:sz w:val="22"/>
          <w:szCs w:val="22"/>
        </w:rPr>
        <w:tab/>
        <w:t xml:space="preserve">          = 1863m</w:t>
      </w:r>
      <w:r w:rsidRPr="00312746">
        <w:rPr>
          <w:rFonts w:ascii="Arial" w:hAnsi="Arial" w:cs="Arial"/>
          <w:bCs/>
          <w:color w:val="000000" w:themeColor="text1"/>
          <w:sz w:val="22"/>
          <w:szCs w:val="22"/>
          <w:vertAlign w:val="superscript"/>
        </w:rPr>
        <w:t>3</w:t>
      </w:r>
    </w:p>
    <w:p w14:paraId="2545CD30" w14:textId="20B60282" w:rsidR="009E1586" w:rsidRDefault="009E1586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>Where:</w:t>
      </w:r>
    </w:p>
    <w:p w14:paraId="2E331471" w14:textId="7604539F" w:rsidR="009E1586" w:rsidRDefault="009E1586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C </w:t>
      </w:r>
      <w:r w:rsidR="00030BE4">
        <w:rPr>
          <w:rFonts w:ascii="Arial" w:hAnsi="Arial" w:cs="Arial"/>
          <w:bCs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>= runoff coefficient</w:t>
      </w:r>
      <w:r w:rsidR="00003338">
        <w:rPr>
          <w:rFonts w:ascii="Arial" w:hAnsi="Arial" w:cs="Arial"/>
          <w:bCs/>
          <w:color w:val="000000" w:themeColor="text1"/>
          <w:sz w:val="22"/>
          <w:szCs w:val="22"/>
        </w:rPr>
        <w:t xml:space="preserve"> </w:t>
      </w:r>
    </w:p>
    <w:p w14:paraId="565ECAF2" w14:textId="464A20AA" w:rsidR="007B20D6" w:rsidRDefault="009E1586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I </w:t>
      </w:r>
      <w:r w:rsidR="00030BE4">
        <w:rPr>
          <w:rFonts w:ascii="Arial" w:hAnsi="Arial" w:cs="Arial"/>
          <w:bCs/>
          <w:color w:val="000000" w:themeColor="text1"/>
          <w:sz w:val="22"/>
          <w:szCs w:val="22"/>
        </w:rPr>
        <w:t xml:space="preserve">   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= </w:t>
      </w:r>
      <w:r w:rsidR="007B20D6" w:rsidRPr="007B20D6">
        <w:rPr>
          <w:rFonts w:ascii="Arial" w:hAnsi="Arial" w:cs="Arial"/>
          <w:bCs/>
          <w:color w:val="000000" w:themeColor="text1"/>
          <w:sz w:val="22"/>
          <w:szCs w:val="22"/>
        </w:rPr>
        <w:t xml:space="preserve">mean </w:t>
      </w:r>
      <w:r w:rsidR="00C276F8">
        <w:rPr>
          <w:rFonts w:ascii="Arial" w:hAnsi="Arial" w:cs="Arial"/>
          <w:bCs/>
          <w:color w:val="000000" w:themeColor="text1"/>
          <w:sz w:val="22"/>
          <w:szCs w:val="22"/>
        </w:rPr>
        <w:t xml:space="preserve">monthly </w:t>
      </w:r>
      <w:r w:rsidR="007B20D6" w:rsidRPr="007B20D6">
        <w:rPr>
          <w:rFonts w:ascii="Arial" w:hAnsi="Arial" w:cs="Arial"/>
          <w:bCs/>
          <w:color w:val="000000" w:themeColor="text1"/>
          <w:sz w:val="22"/>
          <w:szCs w:val="22"/>
        </w:rPr>
        <w:t xml:space="preserve">rainfall in Malacca </w:t>
      </w:r>
      <w:r w:rsidR="007B20D6">
        <w:rPr>
          <w:rFonts w:ascii="Arial" w:hAnsi="Arial" w:cs="Arial"/>
          <w:bCs/>
          <w:color w:val="000000" w:themeColor="text1"/>
          <w:sz w:val="22"/>
          <w:szCs w:val="22"/>
        </w:rPr>
        <w:t>(mm)</w:t>
      </w:r>
    </w:p>
    <w:p w14:paraId="018AEBDA" w14:textId="787A8ACD" w:rsidR="009E1586" w:rsidRDefault="009E1586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 xml:space="preserve">A </w:t>
      </w:r>
      <w:r w:rsidR="00030BE4">
        <w:rPr>
          <w:rFonts w:ascii="Arial" w:hAnsi="Arial" w:cs="Arial"/>
          <w:bCs/>
          <w:color w:val="000000" w:themeColor="text1"/>
          <w:sz w:val="22"/>
          <w:szCs w:val="22"/>
        </w:rPr>
        <w:t xml:space="preserve">  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>= rooftop area (m</w:t>
      </w:r>
      <w:r w:rsidRPr="009E1586">
        <w:rPr>
          <w:rFonts w:ascii="Arial" w:hAnsi="Arial" w:cs="Arial"/>
          <w:bCs/>
          <w:color w:val="000000" w:themeColor="text1"/>
          <w:sz w:val="22"/>
          <w:szCs w:val="22"/>
          <w:vertAlign w:val="superscript"/>
        </w:rPr>
        <w:t>2</w:t>
      </w:r>
      <w:r>
        <w:rPr>
          <w:rFonts w:ascii="Arial" w:hAnsi="Arial" w:cs="Arial"/>
          <w:bCs/>
          <w:color w:val="000000" w:themeColor="text1"/>
          <w:sz w:val="22"/>
          <w:szCs w:val="22"/>
        </w:rPr>
        <w:t>)</w:t>
      </w:r>
    </w:p>
    <w:p w14:paraId="102BD92E" w14:textId="7D37732D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34A91C3" w14:textId="6EC6CEF6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BFEAD80" w14:textId="5452E456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B0E931C" w14:textId="492E40CF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E79226A" w14:textId="5829EE7C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BAEEACE" w14:textId="6072BFEB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D398778" w14:textId="130ECC0E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9B6F72C" w14:textId="3B3534C4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3361E9F" w14:textId="4E415DF4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CBE2938" w14:textId="66401013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42B594B9" w14:textId="4B1765A8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BA3BFD0" w14:textId="340269FA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BA8665F" w14:textId="666C4072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1F151DE" w14:textId="01DEA68A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5A7BD65" w14:textId="1F19AD8D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723CD3E" w14:textId="7385A740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96E3962" w14:textId="449C5D9C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DC010EC" w14:textId="0C56131E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D281028" w14:textId="6500B974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7D778B2" w14:textId="503E3189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CFF2BAF" w14:textId="643BCD63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5432FB2" w14:textId="5D89AC9C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5AFBA90" w14:textId="4194CA47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420E6D4" w14:textId="7D440F1B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7047293" w14:textId="40AC3D4E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AB8B340" w14:textId="0AC176E5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AFADE19" w14:textId="452733AF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BF688CF" w14:textId="0BEB2493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6E6D7CB" w14:textId="70F17005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79635185" w14:textId="723B561F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6963D85F" w14:textId="3670B11E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1C47A85D" w14:textId="0412B0CF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C15B171" w14:textId="47451763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409F1AEA" w14:textId="32D856B4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30830D1C" w14:textId="2E9ABD38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5795D792" w14:textId="2A7BE850" w:rsidR="00211A10" w:rsidRDefault="00211A10" w:rsidP="00E2704B">
      <w:pPr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0D7F58A4" w14:textId="33D339D0" w:rsidR="00211A10" w:rsidRDefault="00AD7805" w:rsidP="00211A10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>Supplementary 6</w:t>
      </w:r>
    </w:p>
    <w:p w14:paraId="22D3B16B" w14:textId="05C32C5D" w:rsidR="00211A10" w:rsidRDefault="00211A10" w:rsidP="00211A10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</w:p>
    <w:p w14:paraId="2B89B12C" w14:textId="57176C04" w:rsidR="00312746" w:rsidRDefault="00312746" w:rsidP="00211A10">
      <w:pPr>
        <w:jc w:val="center"/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color w:val="000000" w:themeColor="text1"/>
          <w:sz w:val="22"/>
          <w:szCs w:val="22"/>
        </w:rPr>
        <w:t>Rainwater harvesting system installed in school toilet building</w:t>
      </w:r>
    </w:p>
    <w:p w14:paraId="6E8C0A98" w14:textId="033CC4CB" w:rsidR="00211A10" w:rsidRDefault="00312746" w:rsidP="00E2704B">
      <w:pPr>
        <w:rPr>
          <w:rFonts w:ascii="Arial" w:hAnsi="Arial" w:cs="Arial"/>
          <w:bCs/>
          <w:noProof/>
          <w:color w:val="000000" w:themeColor="text1"/>
          <w:sz w:val="22"/>
          <w:szCs w:val="22"/>
        </w:rPr>
      </w:pPr>
      <w:r>
        <w:rPr>
          <w:rFonts w:ascii="Arial" w:hAnsi="Arial" w:cs="Arial"/>
          <w:bCs/>
          <w:noProof/>
          <w:color w:val="000000" w:themeColor="text1"/>
          <w:sz w:val="22"/>
          <w:szCs w:val="22"/>
          <w:lang w:eastAsia="en-MY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8074FD2" wp14:editId="675EAE0C">
                <wp:simplePos x="0" y="0"/>
                <wp:positionH relativeFrom="column">
                  <wp:posOffset>85725</wp:posOffset>
                </wp:positionH>
                <wp:positionV relativeFrom="paragraph">
                  <wp:posOffset>1950403</wp:posOffset>
                </wp:positionV>
                <wp:extent cx="1299845" cy="2686050"/>
                <wp:effectExtent l="0" t="0" r="46355" b="31750"/>
                <wp:wrapNone/>
                <wp:docPr id="9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99845" cy="268605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type w14:anchorId="258AEDE4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9" o:spid="_x0000_s1026" type="#_x0000_t32" style="position:absolute;margin-left:6.75pt;margin-top:153.6pt;width:102.35pt;height:211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" strokecolor="#d8d8d8 [2732]" strokeweight=".5pt">
                <v:stroke endarrow="block" joinstyle="miter"/>
              </v:shape>
            </w:pict>
          </mc:Fallback>
        </mc:AlternateContent>
      </w:r>
      <w:r>
        <w:rPr>
          <w:rFonts w:ascii="Arial" w:hAnsi="Arial" w:cs="Arial"/>
          <w:bCs/>
          <w:noProof/>
          <w:color w:val="000000" w:themeColor="text1"/>
          <w:sz w:val="22"/>
          <w:szCs w:val="22"/>
          <w:lang w:eastAsia="en-MY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7BCE6BF" wp14:editId="07BFF42D">
                <wp:simplePos x="0" y="0"/>
                <wp:positionH relativeFrom="column">
                  <wp:posOffset>4171950</wp:posOffset>
                </wp:positionH>
                <wp:positionV relativeFrom="paragraph">
                  <wp:posOffset>2078990</wp:posOffset>
                </wp:positionV>
                <wp:extent cx="8255" cy="3571558"/>
                <wp:effectExtent l="0" t="0" r="17145" b="22860"/>
                <wp:wrapNone/>
                <wp:docPr id="17" name="Straight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8255" cy="3571558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line w14:anchorId="3B9F6C0F" id="Straight Connector 17" o:spid="_x0000_s1026" style="position:absolute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28.5pt,163.7pt" to="329.15pt,444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" strokecolor="#d8d8d8 [2732]" strokeweight=".5pt">
                <v:stroke joinstyle="miter"/>
              </v:line>
            </w:pict>
          </mc:Fallback>
        </mc:AlternateContent>
      </w:r>
      <w:r>
        <w:rPr>
          <w:rFonts w:ascii="Arial" w:hAnsi="Arial" w:cs="Arial"/>
          <w:bCs/>
          <w:noProof/>
          <w:color w:val="000000" w:themeColor="text1"/>
          <w:sz w:val="22"/>
          <w:szCs w:val="22"/>
          <w:lang w:eastAsia="en-MY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59BF943F" wp14:editId="45C6A68F">
                <wp:simplePos x="0" y="0"/>
                <wp:positionH relativeFrom="column">
                  <wp:posOffset>5157788</wp:posOffset>
                </wp:positionH>
                <wp:positionV relativeFrom="paragraph">
                  <wp:posOffset>1950403</wp:posOffset>
                </wp:positionV>
                <wp:extent cx="0" cy="3242945"/>
                <wp:effectExtent l="0" t="0" r="12700" b="8255"/>
                <wp:wrapNone/>
                <wp:docPr id="11" name="Straight Connecto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242945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line w14:anchorId="233FB226" id="Straight Connector 11" o:spid="_x0000_s1026" style="position:absolute;z-index:2516705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406.15pt,153.6pt" to="406.15pt,408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" strokecolor="#d8d8d8 [2732]" strokeweight=".5pt">
                <v:stroke joinstyle="miter"/>
              </v:line>
            </w:pict>
          </mc:Fallback>
        </mc:AlternateContent>
      </w:r>
      <w:r>
        <w:rPr>
          <w:b/>
          <w:bCs/>
          <w:noProof/>
          <w:color w:val="000000" w:themeColor="text1"/>
          <w:lang w:eastAsia="en-MY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01D1D9D6" wp14:editId="5F55522D">
                <wp:simplePos x="0" y="0"/>
                <wp:positionH relativeFrom="column">
                  <wp:posOffset>3136899</wp:posOffset>
                </wp:positionH>
                <wp:positionV relativeFrom="paragraph">
                  <wp:posOffset>793115</wp:posOffset>
                </wp:positionV>
                <wp:extent cx="2149475" cy="4043363"/>
                <wp:effectExtent l="25400" t="0" r="22225" b="33655"/>
                <wp:wrapNone/>
                <wp:docPr id="14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2149475" cy="4043363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 w14:anchorId="57542471" id="Straight Arrow Connector 14" o:spid="_x0000_s1026" type="#_x0000_t32" style="position:absolute;margin-left:247pt;margin-top:62.45pt;width:169.25pt;height:318.4pt;flip:x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" strokecolor="#d8d8d8 [2732]" strokeweight=".5pt">
                <v:stroke endarrow="block" joinstyle="miter"/>
              </v:shape>
            </w:pict>
          </mc:Fallback>
        </mc:AlternateContent>
      </w:r>
      <w:r>
        <w:rPr>
          <w:rFonts w:ascii="Arial" w:hAnsi="Arial" w:cs="Arial"/>
          <w:bCs/>
          <w:noProof/>
          <w:color w:val="000000" w:themeColor="text1"/>
          <w:sz w:val="22"/>
          <w:szCs w:val="22"/>
          <w:lang w:eastAsia="en-MY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DC2DA5A" wp14:editId="4EE2695F">
                <wp:simplePos x="0" y="0"/>
                <wp:positionH relativeFrom="column">
                  <wp:posOffset>4629150</wp:posOffset>
                </wp:positionH>
                <wp:positionV relativeFrom="paragraph">
                  <wp:posOffset>150178</wp:posOffset>
                </wp:positionV>
                <wp:extent cx="1098550" cy="1800225"/>
                <wp:effectExtent l="0" t="0" r="19050" b="15875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98550" cy="18002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rect w14:anchorId="4A63D5DA" id="Rectangle 6" o:spid="_x0000_s1026" style="position:absolute;margin-left:364.5pt;margin-top:11.85pt;width:86.5pt;height:141.7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" filled="f" strokecolor="black [3213]" strokeweight="1pt"/>
            </w:pict>
          </mc:Fallback>
        </mc:AlternateContent>
      </w:r>
      <w:r w:rsidR="0071489D">
        <w:rPr>
          <w:rFonts w:ascii="Arial" w:hAnsi="Arial" w:cs="Arial"/>
          <w:bCs/>
          <w:noProof/>
          <w:color w:val="000000" w:themeColor="text1"/>
          <w:sz w:val="22"/>
          <w:szCs w:val="22"/>
          <w:lang w:eastAsia="en-MY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E5C014C" wp14:editId="70983315">
                <wp:simplePos x="0" y="0"/>
                <wp:positionH relativeFrom="column">
                  <wp:posOffset>2300287</wp:posOffset>
                </wp:positionH>
                <wp:positionV relativeFrom="paragraph">
                  <wp:posOffset>1293178</wp:posOffset>
                </wp:positionV>
                <wp:extent cx="1597342" cy="3486150"/>
                <wp:effectExtent l="25400" t="0" r="15875" b="31750"/>
                <wp:wrapNone/>
                <wp:docPr id="10" name="Straight Arrow Connector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597342" cy="348615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 w14:anchorId="1425A2AC" id="Straight Arrow Connector 10" o:spid="_x0000_s1026" type="#_x0000_t32" style="position:absolute;margin-left:181.1pt;margin-top:101.85pt;width:125.75pt;height:274.5pt;flip:x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" strokecolor="#d8d8d8 [2732]" strokeweight=".5pt">
                <v:stroke endarrow="block" joinstyle="miter"/>
              </v:shape>
            </w:pict>
          </mc:Fallback>
        </mc:AlternateContent>
      </w:r>
      <w:r w:rsidR="0071489D">
        <w:rPr>
          <w:rFonts w:ascii="Arial" w:hAnsi="Arial" w:cs="Arial"/>
          <w:bCs/>
          <w:noProof/>
          <w:color w:val="000000" w:themeColor="text1"/>
          <w:sz w:val="22"/>
          <w:szCs w:val="22"/>
          <w:lang w:eastAsia="en-MY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BD4A042" wp14:editId="6BBFCFC7">
                <wp:simplePos x="0" y="0"/>
                <wp:positionH relativeFrom="column">
                  <wp:posOffset>-1</wp:posOffset>
                </wp:positionH>
                <wp:positionV relativeFrom="paragraph">
                  <wp:posOffset>707390</wp:posOffset>
                </wp:positionV>
                <wp:extent cx="3611563" cy="1242695"/>
                <wp:effectExtent l="0" t="0" r="8255" b="14605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11563" cy="124269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rect w14:anchorId="4756D101" id="Rectangle 8" o:spid="_x0000_s1026" style="position:absolute;margin-left:0;margin-top:55.7pt;width:284.4pt;height:97.8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" filled="f" strokecolor="black [3213]" strokeweight="1pt"/>
            </w:pict>
          </mc:Fallback>
        </mc:AlternateContent>
      </w:r>
      <w:r w:rsidR="0071489D">
        <w:rPr>
          <w:rFonts w:ascii="Arial" w:hAnsi="Arial" w:cs="Arial"/>
          <w:bCs/>
          <w:noProof/>
          <w:color w:val="000000" w:themeColor="text1"/>
          <w:sz w:val="22"/>
          <w:szCs w:val="22"/>
          <w:lang w:eastAsia="en-MY"/>
        </w:rPr>
        <w:drawing>
          <wp:inline distT="0" distB="0" distL="0" distR="0" wp14:anchorId="75F7763D" wp14:editId="770942F6">
            <wp:extent cx="5727700" cy="22510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 Shot 2021-01-20 at 3.54.44 PM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251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DAE59B" w14:textId="65B59754" w:rsidR="0071489D" w:rsidRPr="0071489D" w:rsidRDefault="0071489D" w:rsidP="0071489D">
      <w:pPr>
        <w:rPr>
          <w:rFonts w:ascii="Arial" w:hAnsi="Arial" w:cs="Arial"/>
          <w:sz w:val="22"/>
          <w:szCs w:val="22"/>
        </w:rPr>
      </w:pPr>
    </w:p>
    <w:p w14:paraId="00B63B47" w14:textId="53CA18E6" w:rsidR="0071489D" w:rsidRPr="0071489D" w:rsidRDefault="0071489D" w:rsidP="0071489D">
      <w:pPr>
        <w:rPr>
          <w:rFonts w:ascii="Arial" w:hAnsi="Arial" w:cs="Arial"/>
          <w:sz w:val="22"/>
          <w:szCs w:val="22"/>
        </w:rPr>
      </w:pPr>
    </w:p>
    <w:p w14:paraId="085B4884" w14:textId="5CF5386E" w:rsidR="0071489D" w:rsidRPr="0071489D" w:rsidRDefault="0071489D" w:rsidP="0071489D">
      <w:pPr>
        <w:rPr>
          <w:rFonts w:ascii="Arial" w:hAnsi="Arial" w:cs="Arial"/>
          <w:sz w:val="22"/>
          <w:szCs w:val="22"/>
        </w:rPr>
      </w:pPr>
    </w:p>
    <w:p w14:paraId="76B44576" w14:textId="29B32EA2" w:rsidR="0071489D" w:rsidRPr="0071489D" w:rsidRDefault="0071489D" w:rsidP="0071489D">
      <w:pPr>
        <w:rPr>
          <w:rFonts w:ascii="Arial" w:hAnsi="Arial" w:cs="Arial"/>
          <w:sz w:val="22"/>
          <w:szCs w:val="22"/>
        </w:rPr>
      </w:pPr>
    </w:p>
    <w:p w14:paraId="493CDDC4" w14:textId="11E58684" w:rsidR="0071489D" w:rsidRPr="0071489D" w:rsidRDefault="00312746" w:rsidP="0071489D">
      <w:pPr>
        <w:rPr>
          <w:rFonts w:ascii="Arial" w:hAnsi="Arial" w:cs="Arial"/>
          <w:sz w:val="22"/>
          <w:szCs w:val="22"/>
        </w:rPr>
      </w:pPr>
      <w:r>
        <w:rPr>
          <w:b/>
          <w:bCs/>
          <w:noProof/>
          <w:color w:val="000000" w:themeColor="text1"/>
          <w:lang w:eastAsia="en-MY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2D66375E" wp14:editId="79E9FADD">
                <wp:simplePos x="0" y="0"/>
                <wp:positionH relativeFrom="column">
                  <wp:posOffset>3561715</wp:posOffset>
                </wp:positionH>
                <wp:positionV relativeFrom="paragraph">
                  <wp:posOffset>2756535</wp:posOffset>
                </wp:positionV>
                <wp:extent cx="612000" cy="0"/>
                <wp:effectExtent l="25400" t="63500" r="0" b="76200"/>
                <wp:wrapNone/>
                <wp:docPr id="16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61200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 w14:anchorId="7F21CEBF" id="Straight Arrow Connector 16" o:spid="_x0000_s1026" type="#_x0000_t32" style="position:absolute;margin-left:280.45pt;margin-top:217.05pt;width:48.2pt;height:0;flip:x;z-index:25167667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" strokecolor="#d8d8d8 [2732]" strokeweight=".5pt">
                <v:stroke endarrow="block" joinstyle="miter"/>
              </v:shape>
            </w:pict>
          </mc:Fallback>
        </mc:AlternateContent>
      </w:r>
      <w:r>
        <w:rPr>
          <w:b/>
          <w:bCs/>
          <w:noProof/>
          <w:color w:val="000000" w:themeColor="text1"/>
          <w:lang w:eastAsia="en-MY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14FA0AC" wp14:editId="1651B08A">
                <wp:simplePos x="0" y="0"/>
                <wp:positionH relativeFrom="column">
                  <wp:posOffset>3786188</wp:posOffset>
                </wp:positionH>
                <wp:positionV relativeFrom="paragraph">
                  <wp:posOffset>2299653</wp:posOffset>
                </wp:positionV>
                <wp:extent cx="1371600" cy="0"/>
                <wp:effectExtent l="25400" t="63500" r="0" b="76200"/>
                <wp:wrapNone/>
                <wp:docPr id="12" name="Straight Arrow Connector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371600" cy="0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  <w:pict>
              <v:shape w14:anchorId="2A17D424" id="Straight Arrow Connector 12" o:spid="_x0000_s1026" type="#_x0000_t32" style="position:absolute;margin-left:298.15pt;margin-top:181.1pt;width:108pt;height:0;flip:x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" strokecolor="#d8d8d8 [2732]" strokeweight=".5pt">
                <v:stroke endarrow="block" joinstyle="miter"/>
              </v:shape>
            </w:pict>
          </mc:Fallback>
        </mc:AlternateContent>
      </w:r>
      <w:r w:rsidR="0071489D" w:rsidRPr="00351A83">
        <w:rPr>
          <w:b/>
          <w:bCs/>
          <w:noProof/>
          <w:color w:val="000000" w:themeColor="text1"/>
          <w:lang w:eastAsia="en-MY"/>
        </w:rPr>
        <w:drawing>
          <wp:anchor distT="0" distB="0" distL="114300" distR="114300" simplePos="0" relativeHeight="251661312" behindDoc="0" locked="0" layoutInCell="1" allowOverlap="1" wp14:anchorId="5E8FB27C" wp14:editId="12438E0B">
            <wp:simplePos x="0" y="0"/>
            <wp:positionH relativeFrom="column">
              <wp:posOffset>256857</wp:posOffset>
            </wp:positionH>
            <wp:positionV relativeFrom="paragraph">
              <wp:posOffset>285115</wp:posOffset>
            </wp:positionV>
            <wp:extent cx="5286375" cy="2973705"/>
            <wp:effectExtent l="0" t="0" r="0" b="0"/>
            <wp:wrapThrough wrapText="bothSides">
              <wp:wrapPolygon edited="0">
                <wp:start x="0" y="0"/>
                <wp:lineTo x="0" y="21494"/>
                <wp:lineTo x="21535" y="21494"/>
                <wp:lineTo x="21535" y="0"/>
                <wp:lineTo x="0" y="0"/>
              </wp:wrapPolygon>
            </wp:wrapThrough>
            <wp:docPr id="5" name="Picture 5" descr="A large white build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G_20191230_095319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86375" cy="29737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015B9F3" w14:textId="494F2D10" w:rsidR="0071489D" w:rsidRDefault="0071489D" w:rsidP="0071489D">
      <w:pPr>
        <w:rPr>
          <w:rFonts w:ascii="Arial" w:hAnsi="Arial" w:cs="Arial"/>
          <w:bCs/>
          <w:noProof/>
          <w:color w:val="000000" w:themeColor="text1"/>
          <w:sz w:val="22"/>
          <w:szCs w:val="22"/>
        </w:rPr>
      </w:pPr>
    </w:p>
    <w:p w14:paraId="772950D6" w14:textId="2F66E1D8" w:rsidR="0071489D" w:rsidRDefault="0071489D" w:rsidP="0071489D">
      <w:pPr>
        <w:rPr>
          <w:rFonts w:ascii="Arial" w:hAnsi="Arial" w:cs="Arial"/>
          <w:bCs/>
          <w:noProof/>
          <w:color w:val="000000" w:themeColor="text1"/>
          <w:sz w:val="22"/>
          <w:szCs w:val="22"/>
        </w:rPr>
      </w:pPr>
    </w:p>
    <w:p w14:paraId="67C1B340" w14:textId="2E80042C" w:rsidR="0071489D" w:rsidRPr="0071489D" w:rsidRDefault="0071489D" w:rsidP="0071489D">
      <w:pPr>
        <w:tabs>
          <w:tab w:val="left" w:pos="2048"/>
        </w:tabs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</w:p>
    <w:sectPr w:rsidR="0071489D" w:rsidRPr="0071489D" w:rsidSect="00CC2859">
      <w:pgSz w:w="11900" w:h="16840"/>
      <w:pgMar w:top="1440" w:right="1440" w:bottom="1440" w:left="1440" w:header="709" w:footer="709" w:gutter="0"/>
      <w:lnNumType w:countBy="1" w:start="678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F5397"/>
    <w:rsid w:val="000011CA"/>
    <w:rsid w:val="00003338"/>
    <w:rsid w:val="00030BE4"/>
    <w:rsid w:val="000440D9"/>
    <w:rsid w:val="0005621B"/>
    <w:rsid w:val="00062B66"/>
    <w:rsid w:val="000D2091"/>
    <w:rsid w:val="00153308"/>
    <w:rsid w:val="001F5397"/>
    <w:rsid w:val="00211A10"/>
    <w:rsid w:val="00254B35"/>
    <w:rsid w:val="00312746"/>
    <w:rsid w:val="003D67ED"/>
    <w:rsid w:val="003E5A56"/>
    <w:rsid w:val="005E76F8"/>
    <w:rsid w:val="006028B2"/>
    <w:rsid w:val="0071489D"/>
    <w:rsid w:val="00720128"/>
    <w:rsid w:val="00720DF5"/>
    <w:rsid w:val="00732210"/>
    <w:rsid w:val="007423E0"/>
    <w:rsid w:val="007B20D6"/>
    <w:rsid w:val="008D11C7"/>
    <w:rsid w:val="00932120"/>
    <w:rsid w:val="009C5649"/>
    <w:rsid w:val="009E1586"/>
    <w:rsid w:val="00A8785A"/>
    <w:rsid w:val="00AD7805"/>
    <w:rsid w:val="00B574AB"/>
    <w:rsid w:val="00BC1630"/>
    <w:rsid w:val="00C0619D"/>
    <w:rsid w:val="00C276F8"/>
    <w:rsid w:val="00CC2859"/>
    <w:rsid w:val="00DF4855"/>
    <w:rsid w:val="00E2704B"/>
    <w:rsid w:val="00EA0C12"/>
    <w:rsid w:val="00F02D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CE1505"/>
  <w15:chartTrackingRefBased/>
  <w15:docId w15:val="{1E755CE4-473B-F24F-B232-40DDE6C6A3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D209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CC285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114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45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3D4F97C-5A04-4BF6-B9F8-1C9117189A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4</TotalTime>
  <Pages>5</Pages>
  <Words>973</Words>
  <Characters>5549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va Mangala Praveena</dc:creator>
  <cp:keywords/>
  <dc:description/>
  <cp:lastModifiedBy>SARVA MANGALA PRAVEENA</cp:lastModifiedBy>
  <cp:revision>24</cp:revision>
  <dcterms:created xsi:type="dcterms:W3CDTF">2020-12-24T11:06:00Z</dcterms:created>
  <dcterms:modified xsi:type="dcterms:W3CDTF">2021-03-11T11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griculture-ecosystems-and-environment</vt:lpwstr>
  </property>
  <property fmtid="{D5CDD505-2E9C-101B-9397-08002B2CF9AE}" pid="3" name="Mendeley Recent Style Name 0_1">
    <vt:lpwstr>Agriculture, Ecosystems and Environment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chemosphere</vt:lpwstr>
  </property>
  <property fmtid="{D5CDD505-2E9C-101B-9397-08002B2CF9AE}" pid="7" name="Mendeley Recent Style Name 2_1">
    <vt:lpwstr>Chemosphere</vt:lpwstr>
  </property>
  <property fmtid="{D5CDD505-2E9C-101B-9397-08002B2CF9AE}" pid="8" name="Mendeley Recent Style Id 3_1">
    <vt:lpwstr>http://www.zotero.org/styles/ecotoxicology-and-environmental-safety</vt:lpwstr>
  </property>
  <property fmtid="{D5CDD505-2E9C-101B-9397-08002B2CF9AE}" pid="9" name="Mendeley Recent Style Name 3_1">
    <vt:lpwstr>Ecotoxicology and Environmental Safety</vt:lpwstr>
  </property>
  <property fmtid="{D5CDD505-2E9C-101B-9397-08002B2CF9AE}" pid="10" name="Mendeley Recent Style Id 4_1">
    <vt:lpwstr>http://www.zotero.org/styles/environment-development-and-sustainability</vt:lpwstr>
  </property>
  <property fmtid="{D5CDD505-2E9C-101B-9397-08002B2CF9AE}" pid="11" name="Mendeley Recent Style Name 4_1">
    <vt:lpwstr>Environment, Development and Sustainability</vt:lpwstr>
  </property>
  <property fmtid="{D5CDD505-2E9C-101B-9397-08002B2CF9AE}" pid="12" name="Mendeley Recent Style Id 5_1">
    <vt:lpwstr>http://www.zotero.org/styles/environmental-research</vt:lpwstr>
  </property>
  <property fmtid="{D5CDD505-2E9C-101B-9397-08002B2CF9AE}" pid="13" name="Mendeley Recent Style Name 5_1">
    <vt:lpwstr>Environmental Research</vt:lpwstr>
  </property>
  <property fmtid="{D5CDD505-2E9C-101B-9397-08002B2CF9AE}" pid="14" name="Mendeley Recent Style Id 6_1">
    <vt:lpwstr>http://www.zotero.org/styles/environmental-science-and-pollution-research</vt:lpwstr>
  </property>
  <property fmtid="{D5CDD505-2E9C-101B-9397-08002B2CF9AE}" pid="15" name="Mendeley Recent Style Name 6_1">
    <vt:lpwstr>Environmental Science and Pollution Research</vt:lpwstr>
  </property>
  <property fmtid="{D5CDD505-2E9C-101B-9397-08002B2CF9AE}" pid="16" name="Mendeley Recent Style Id 7_1">
    <vt:lpwstr>http://www.zotero.org/styles/journal-of-water-process-engineering</vt:lpwstr>
  </property>
  <property fmtid="{D5CDD505-2E9C-101B-9397-08002B2CF9AE}" pid="17" name="Mendeley Recent Style Name 7_1">
    <vt:lpwstr>Journal of Water Process Engineering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regional-environmental-change</vt:lpwstr>
  </property>
  <property fmtid="{D5CDD505-2E9C-101B-9397-08002B2CF9AE}" pid="21" name="Mendeley Recent Style Name 9_1">
    <vt:lpwstr>Regional Environmental Chang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b215e38-5bed-348c-be2f-cdfd9b0c2660</vt:lpwstr>
  </property>
  <property fmtid="{D5CDD505-2E9C-101B-9397-08002B2CF9AE}" pid="24" name="Mendeley Citation Style_1">
    <vt:lpwstr>http://www.zotero.org/styles/environmental-science-and-pollution-research</vt:lpwstr>
  </property>
</Properties>
</file>